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291589" w:rsidRDefault="00925E0F" w:rsidP="00D853B4">
      <w:pPr>
        <w:rPr>
          <w:sz w:val="28"/>
          <w:szCs w:val="28"/>
        </w:rPr>
      </w:pPr>
    </w:p>
    <w:p w14:paraId="3A4D373D" w14:textId="3F4CE897" w:rsidR="00782FBE" w:rsidRPr="00291589" w:rsidRDefault="00782FBE" w:rsidP="00D853B4">
      <w:pPr>
        <w:rPr>
          <w:sz w:val="28"/>
          <w:szCs w:val="28"/>
        </w:rPr>
      </w:pPr>
    </w:p>
    <w:p w14:paraId="0483C300" w14:textId="4DDC77D1" w:rsidR="00782FBE" w:rsidRPr="00291589" w:rsidRDefault="00782FBE" w:rsidP="00D853B4">
      <w:pPr>
        <w:rPr>
          <w:sz w:val="28"/>
          <w:szCs w:val="28"/>
        </w:rPr>
      </w:pPr>
    </w:p>
    <w:p w14:paraId="1DED7C32" w14:textId="77777777" w:rsidR="00782FBE" w:rsidRPr="00291589" w:rsidRDefault="00782FBE" w:rsidP="00D853B4">
      <w:pPr>
        <w:rPr>
          <w:sz w:val="28"/>
          <w:szCs w:val="28"/>
        </w:rPr>
      </w:pPr>
    </w:p>
    <w:p w14:paraId="528AF15D" w14:textId="7200B58A" w:rsidR="00A341D6" w:rsidRDefault="00FD2E98" w:rsidP="00A341D6">
      <w:pPr>
        <w:ind w:left="720" w:hanging="720"/>
        <w:jc w:val="center"/>
        <w:rPr>
          <w:sz w:val="24"/>
          <w:szCs w:val="24"/>
        </w:rPr>
      </w:pPr>
      <w:r w:rsidRPr="00FD2E98">
        <w:rPr>
          <w:sz w:val="24"/>
          <w:szCs w:val="24"/>
        </w:rPr>
        <w:t xml:space="preserve">A systematic review of </w:t>
      </w:r>
      <w:r w:rsidR="00A341D6">
        <w:rPr>
          <w:sz w:val="24"/>
          <w:szCs w:val="24"/>
        </w:rPr>
        <w:t>Null Hypothesis Significance Testing,</w:t>
      </w:r>
    </w:p>
    <w:p w14:paraId="20A95F8E" w14:textId="0936898B" w:rsidR="00E80947" w:rsidRDefault="00FD2E98" w:rsidP="00A341D6">
      <w:pPr>
        <w:ind w:firstLine="0"/>
        <w:jc w:val="center"/>
        <w:rPr>
          <w:sz w:val="24"/>
          <w:szCs w:val="24"/>
        </w:rPr>
      </w:pPr>
      <w:r w:rsidRPr="00FD2E98">
        <w:rPr>
          <w:sz w:val="24"/>
          <w:szCs w:val="24"/>
        </w:rPr>
        <w:t>sample sizes and statistical power in research using</w:t>
      </w:r>
    </w:p>
    <w:p w14:paraId="107C0251" w14:textId="5686C67C" w:rsidR="00B34A9C" w:rsidRDefault="00FD2E98" w:rsidP="00291589">
      <w:pPr>
        <w:ind w:firstLine="0"/>
        <w:jc w:val="center"/>
        <w:rPr>
          <w:sz w:val="24"/>
          <w:szCs w:val="24"/>
        </w:rPr>
      </w:pPr>
      <w:r w:rsidRPr="00FD2E98">
        <w:rPr>
          <w:sz w:val="24"/>
          <w:szCs w:val="24"/>
        </w:rPr>
        <w:t>the Implicit Relational Assessment Procedure</w:t>
      </w:r>
    </w:p>
    <w:p w14:paraId="71373D50" w14:textId="77777777" w:rsidR="00E80947" w:rsidRPr="00291589" w:rsidRDefault="00E80947" w:rsidP="00291589">
      <w:pPr>
        <w:ind w:firstLine="0"/>
        <w:jc w:val="center"/>
        <w:rPr>
          <w:sz w:val="24"/>
          <w:szCs w:val="24"/>
        </w:rPr>
      </w:pPr>
    </w:p>
    <w:p w14:paraId="0CAE2B84" w14:textId="77777777" w:rsidR="005310C3" w:rsidRPr="00291589" w:rsidRDefault="00B34A9C" w:rsidP="00291589">
      <w:pPr>
        <w:ind w:firstLine="0"/>
        <w:jc w:val="center"/>
        <w:rPr>
          <w:sz w:val="24"/>
          <w:szCs w:val="24"/>
        </w:rPr>
      </w:pPr>
      <w:r w:rsidRPr="00291589">
        <w:rPr>
          <w:sz w:val="24"/>
          <w:szCs w:val="24"/>
        </w:rPr>
        <w:t>Ian Hussey</w:t>
      </w:r>
    </w:p>
    <w:p w14:paraId="6AAA3D1A" w14:textId="77777777" w:rsidR="005310C3" w:rsidRPr="00291589" w:rsidRDefault="005310C3" w:rsidP="00291589">
      <w:pPr>
        <w:ind w:firstLine="0"/>
        <w:jc w:val="center"/>
        <w:rPr>
          <w:sz w:val="24"/>
          <w:szCs w:val="24"/>
        </w:rPr>
      </w:pPr>
    </w:p>
    <w:p w14:paraId="423186D2" w14:textId="171825C9" w:rsidR="000A3D9C" w:rsidRPr="00F2029C" w:rsidRDefault="00520772" w:rsidP="000A3D9C">
      <w:pPr>
        <w:pStyle w:val="abstract"/>
        <w:rPr>
          <w:sz w:val="20"/>
          <w:szCs w:val="20"/>
        </w:rPr>
        <w:sectPr w:rsidR="000A3D9C" w:rsidRPr="00F2029C" w:rsidSect="00071FAB">
          <w:headerReference w:type="even" r:id="rId7"/>
          <w:headerReference w:type="default" r:id="rId8"/>
          <w:footerReference w:type="even" r:id="rId9"/>
          <w:footerReference w:type="default" r:id="rId10"/>
          <w:pgSz w:w="11900" w:h="16840"/>
          <w:pgMar w:top="1440" w:right="1440" w:bottom="1440" w:left="1440" w:header="708" w:footer="432" w:gutter="0"/>
          <w:cols w:space="708"/>
          <w:docGrid w:linePitch="360"/>
        </w:sectPr>
      </w:pPr>
      <w:r>
        <w:rPr>
          <w:sz w:val="20"/>
          <w:szCs w:val="20"/>
        </w:rPr>
        <w:t xml:space="preserve">Following recent calls to examine the replicability of behavioral research, I examine </w:t>
      </w:r>
      <w:r w:rsidR="00512CEC">
        <w:rPr>
          <w:sz w:val="20"/>
          <w:szCs w:val="20"/>
        </w:rPr>
        <w:t xml:space="preserve">sample sizes and </w:t>
      </w:r>
      <w:r>
        <w:rPr>
          <w:sz w:val="20"/>
          <w:szCs w:val="20"/>
        </w:rPr>
        <w:t xml:space="preserve">statistical power, </w:t>
      </w:r>
      <w:r w:rsidR="00512CEC">
        <w:rPr>
          <w:sz w:val="20"/>
          <w:szCs w:val="20"/>
        </w:rPr>
        <w:t>key determinant</w:t>
      </w:r>
      <w:r w:rsidR="00890B47">
        <w:rPr>
          <w:sz w:val="20"/>
          <w:szCs w:val="20"/>
        </w:rPr>
        <w:t>s</w:t>
      </w:r>
      <w:r w:rsidR="00512CEC">
        <w:rPr>
          <w:sz w:val="20"/>
          <w:szCs w:val="20"/>
        </w:rPr>
        <w:t xml:space="preserve"> of replicability, </w:t>
      </w:r>
      <w:r>
        <w:rPr>
          <w:sz w:val="20"/>
          <w:szCs w:val="20"/>
        </w:rPr>
        <w:t xml:space="preserve">in research using </w:t>
      </w:r>
      <w:r w:rsidR="00A74E07">
        <w:rPr>
          <w:sz w:val="20"/>
          <w:szCs w:val="20"/>
        </w:rPr>
        <w:t xml:space="preserve">a task that has seen </w:t>
      </w:r>
      <w:r w:rsidR="00462B0D">
        <w:rPr>
          <w:sz w:val="20"/>
          <w:szCs w:val="20"/>
        </w:rPr>
        <w:t>broad</w:t>
      </w:r>
      <w:r w:rsidR="00462B0D">
        <w:rPr>
          <w:sz w:val="20"/>
          <w:szCs w:val="20"/>
        </w:rPr>
        <w:t xml:space="preserve"> </w:t>
      </w:r>
      <w:r w:rsidR="00A74E07">
        <w:rPr>
          <w:sz w:val="20"/>
          <w:szCs w:val="20"/>
        </w:rPr>
        <w:t xml:space="preserve">use in behavioral research: </w:t>
      </w:r>
      <w:r>
        <w:rPr>
          <w:sz w:val="20"/>
          <w:szCs w:val="20"/>
        </w:rPr>
        <w:t>the Implicit Relational Assessment Procedure.</w:t>
      </w:r>
      <w:r w:rsidR="00A74E07">
        <w:rPr>
          <w:sz w:val="20"/>
          <w:szCs w:val="20"/>
        </w:rPr>
        <w:t xml:space="preserve"> </w:t>
      </w:r>
      <w:r>
        <w:rPr>
          <w:sz w:val="20"/>
          <w:szCs w:val="20"/>
        </w:rPr>
        <w:t>A s</w:t>
      </w:r>
      <w:r w:rsidR="00C56517">
        <w:rPr>
          <w:sz w:val="20"/>
          <w:szCs w:val="20"/>
        </w:rPr>
        <w:t xml:space="preserve">ystematic review </w:t>
      </w:r>
      <w:r>
        <w:rPr>
          <w:sz w:val="20"/>
          <w:szCs w:val="20"/>
        </w:rPr>
        <w:t xml:space="preserve">was used to gather all </w:t>
      </w:r>
      <w:r w:rsidR="00C56517">
        <w:rPr>
          <w:sz w:val="20"/>
          <w:szCs w:val="20"/>
        </w:rPr>
        <w:t xml:space="preserve">published </w:t>
      </w:r>
      <w:r w:rsidR="00AF2DB1">
        <w:rPr>
          <w:sz w:val="20"/>
          <w:szCs w:val="20"/>
        </w:rPr>
        <w:t>studies</w:t>
      </w:r>
      <w:r w:rsidR="00C56517">
        <w:rPr>
          <w:sz w:val="20"/>
          <w:szCs w:val="20"/>
        </w:rPr>
        <w:t xml:space="preserve"> employing the</w:t>
      </w:r>
      <w:r>
        <w:rPr>
          <w:sz w:val="20"/>
          <w:szCs w:val="20"/>
        </w:rPr>
        <w:t xml:space="preserve"> </w:t>
      </w:r>
      <w:r w:rsidR="00115D4F">
        <w:rPr>
          <w:sz w:val="20"/>
          <w:szCs w:val="20"/>
        </w:rPr>
        <w:t>IRAP</w:t>
      </w:r>
      <w:r w:rsidR="005F76D3">
        <w:rPr>
          <w:sz w:val="20"/>
          <w:szCs w:val="20"/>
        </w:rPr>
        <w:t xml:space="preserve"> and extract </w:t>
      </w:r>
      <w:r w:rsidR="00D57F0C">
        <w:rPr>
          <w:sz w:val="20"/>
          <w:szCs w:val="20"/>
        </w:rPr>
        <w:t xml:space="preserve">their </w:t>
      </w:r>
      <w:r w:rsidR="005F76D3">
        <w:rPr>
          <w:sz w:val="20"/>
          <w:szCs w:val="20"/>
        </w:rPr>
        <w:t>design</w:t>
      </w:r>
      <w:r w:rsidR="00D57F0C">
        <w:rPr>
          <w:sz w:val="20"/>
          <w:szCs w:val="20"/>
        </w:rPr>
        <w:t>s</w:t>
      </w:r>
      <w:r w:rsidR="005F76D3">
        <w:rPr>
          <w:sz w:val="20"/>
          <w:szCs w:val="20"/>
        </w:rPr>
        <w:t xml:space="preserve"> and sample size</w:t>
      </w:r>
      <w:r w:rsidR="00D57F0C">
        <w:rPr>
          <w:sz w:val="20"/>
          <w:szCs w:val="20"/>
        </w:rPr>
        <w:t>s</w:t>
      </w:r>
      <w:r>
        <w:rPr>
          <w:sz w:val="20"/>
          <w:szCs w:val="20"/>
        </w:rPr>
        <w:t>.</w:t>
      </w:r>
      <w:r w:rsidR="0098056A">
        <w:rPr>
          <w:sz w:val="20"/>
          <w:szCs w:val="20"/>
        </w:rPr>
        <w:t xml:space="preserve"> </w:t>
      </w:r>
      <w:r w:rsidR="00311410">
        <w:rPr>
          <w:sz w:val="20"/>
          <w:szCs w:val="20"/>
        </w:rPr>
        <w:t xml:space="preserve">The use of </w:t>
      </w:r>
      <w:r w:rsidR="00C56517">
        <w:rPr>
          <w:sz w:val="20"/>
          <w:szCs w:val="20"/>
        </w:rPr>
        <w:t xml:space="preserve">Null Hypothesis Significance Testing </w:t>
      </w:r>
      <w:r w:rsidR="00311410">
        <w:rPr>
          <w:sz w:val="20"/>
          <w:szCs w:val="20"/>
        </w:rPr>
        <w:t xml:space="preserve">was found to be </w:t>
      </w:r>
      <w:r w:rsidR="00D57F0C">
        <w:rPr>
          <w:sz w:val="20"/>
          <w:szCs w:val="20"/>
        </w:rPr>
        <w:t xml:space="preserve">nearly </w:t>
      </w:r>
      <w:r w:rsidR="00311410">
        <w:rPr>
          <w:sz w:val="20"/>
          <w:szCs w:val="20"/>
        </w:rPr>
        <w:t>ubiquitous, justifying the examination of sta</w:t>
      </w:r>
      <w:r w:rsidR="00BB4A58">
        <w:rPr>
          <w:sz w:val="20"/>
          <w:szCs w:val="20"/>
        </w:rPr>
        <w:t>tis</w:t>
      </w:r>
      <w:r w:rsidR="00311410">
        <w:rPr>
          <w:sz w:val="20"/>
          <w:szCs w:val="20"/>
        </w:rPr>
        <w:t xml:space="preserve">tical power. </w:t>
      </w:r>
      <w:r>
        <w:rPr>
          <w:sz w:val="20"/>
          <w:szCs w:val="20"/>
        </w:rPr>
        <w:t xml:space="preserve">Using an established method, median sample sizes </w:t>
      </w:r>
      <w:r w:rsidR="0097541E">
        <w:rPr>
          <w:sz w:val="20"/>
          <w:szCs w:val="20"/>
        </w:rPr>
        <w:t xml:space="preserve">were </w:t>
      </w:r>
      <w:r>
        <w:rPr>
          <w:sz w:val="20"/>
          <w:szCs w:val="20"/>
        </w:rPr>
        <w:t xml:space="preserve">used to </w:t>
      </w:r>
      <w:r w:rsidR="0097541E">
        <w:rPr>
          <w:sz w:val="20"/>
          <w:szCs w:val="20"/>
        </w:rPr>
        <w:t xml:space="preserve">estimate the </w:t>
      </w:r>
      <w:r>
        <w:rPr>
          <w:sz w:val="20"/>
          <w:szCs w:val="20"/>
        </w:rPr>
        <w:t xml:space="preserve">statistical power to detect the average published effect size </w:t>
      </w:r>
      <w:r w:rsidR="0051518B">
        <w:rPr>
          <w:sz w:val="20"/>
          <w:szCs w:val="20"/>
        </w:rPr>
        <w:t xml:space="preserve">in psychological research </w:t>
      </w:r>
      <w:r>
        <w:rPr>
          <w:sz w:val="20"/>
          <w:szCs w:val="20"/>
        </w:rPr>
        <w:t>(</w:t>
      </w:r>
      <w:r w:rsidRPr="00520772">
        <w:rPr>
          <w:i/>
          <w:iCs/>
          <w:sz w:val="20"/>
          <w:szCs w:val="20"/>
        </w:rPr>
        <w:t>r</w:t>
      </w:r>
      <w:r>
        <w:rPr>
          <w:sz w:val="20"/>
          <w:szCs w:val="20"/>
        </w:rPr>
        <w:t xml:space="preserve"> = .20)</w:t>
      </w:r>
      <w:r w:rsidR="00901037">
        <w:rPr>
          <w:sz w:val="20"/>
          <w:szCs w:val="20"/>
        </w:rPr>
        <w:t xml:space="preserve"> in each year</w:t>
      </w:r>
      <w:r>
        <w:rPr>
          <w:sz w:val="20"/>
          <w:szCs w:val="20"/>
        </w:rPr>
        <w:t>.</w:t>
      </w:r>
      <w:r w:rsidR="00311410">
        <w:rPr>
          <w:sz w:val="20"/>
          <w:szCs w:val="20"/>
        </w:rPr>
        <w:t xml:space="preserve"> </w:t>
      </w:r>
      <w:r w:rsidR="009A4D11">
        <w:rPr>
          <w:sz w:val="20"/>
          <w:szCs w:val="20"/>
        </w:rPr>
        <w:t>Sample sizes and the statistical power they imply were found to be very low  in IRAP studies</w:t>
      </w:r>
      <w:r w:rsidR="000612F3">
        <w:rPr>
          <w:sz w:val="20"/>
          <w:szCs w:val="20"/>
        </w:rPr>
        <w:t xml:space="preserve"> (</w:t>
      </w:r>
      <w:r w:rsidR="00BB4A58">
        <w:rPr>
          <w:sz w:val="20"/>
          <w:szCs w:val="20"/>
        </w:rPr>
        <w:t xml:space="preserve">in 2022, </w:t>
      </w:r>
      <w:r w:rsidR="000612F3">
        <w:rPr>
          <w:sz w:val="20"/>
          <w:szCs w:val="20"/>
        </w:rPr>
        <w:t>m</w:t>
      </w:r>
      <w:r w:rsidR="009A4D11">
        <w:rPr>
          <w:sz w:val="20"/>
          <w:szCs w:val="20"/>
        </w:rPr>
        <w:t>edia</w:t>
      </w:r>
      <w:r w:rsidR="001C50AC">
        <w:rPr>
          <w:sz w:val="20"/>
          <w:szCs w:val="20"/>
        </w:rPr>
        <w:t>n</w:t>
      </w:r>
      <w:r w:rsidR="000612F3">
        <w:rPr>
          <w:sz w:val="20"/>
          <w:szCs w:val="20"/>
        </w:rPr>
        <w:t xml:space="preserve"> </w:t>
      </w:r>
      <w:r w:rsidR="000612F3" w:rsidRPr="000612F3">
        <w:rPr>
          <w:i/>
          <w:iCs/>
          <w:sz w:val="20"/>
          <w:szCs w:val="20"/>
        </w:rPr>
        <w:t>N</w:t>
      </w:r>
      <w:r w:rsidR="000612F3">
        <w:rPr>
          <w:sz w:val="20"/>
          <w:szCs w:val="20"/>
        </w:rPr>
        <w:t xml:space="preserve"> = 64, power = .34)</w:t>
      </w:r>
      <w:r w:rsidR="001C50AC">
        <w:rPr>
          <w:sz w:val="20"/>
          <w:szCs w:val="20"/>
        </w:rPr>
        <w:t xml:space="preserve">. </w:t>
      </w:r>
      <w:r w:rsidR="00405D7A">
        <w:rPr>
          <w:sz w:val="20"/>
          <w:szCs w:val="20"/>
        </w:rPr>
        <w:t>A the current rate of growth, power will only reach the recommended minimum of .</w:t>
      </w:r>
      <w:r w:rsidR="00BB4A58">
        <w:rPr>
          <w:sz w:val="20"/>
          <w:szCs w:val="20"/>
        </w:rPr>
        <w:t>80 by</w:t>
      </w:r>
      <w:r w:rsidR="00405D7A">
        <w:rPr>
          <w:sz w:val="20"/>
          <w:szCs w:val="20"/>
        </w:rPr>
        <w:t xml:space="preserve"> 20</w:t>
      </w:r>
      <w:r w:rsidR="00462B0D">
        <w:rPr>
          <w:sz w:val="20"/>
          <w:szCs w:val="20"/>
        </w:rPr>
        <w:t>8</w:t>
      </w:r>
      <w:r w:rsidR="00405D7A">
        <w:rPr>
          <w:sz w:val="20"/>
          <w:szCs w:val="20"/>
        </w:rPr>
        <w:t xml:space="preserve">0. </w:t>
      </w:r>
      <w:r w:rsidR="000A3D9C">
        <w:rPr>
          <w:sz w:val="20"/>
          <w:szCs w:val="20"/>
        </w:rPr>
        <w:t xml:space="preserve">The IRAP literature was directly compared with </w:t>
      </w:r>
      <w:r w:rsidR="00A72678">
        <w:rPr>
          <w:sz w:val="20"/>
          <w:szCs w:val="20"/>
        </w:rPr>
        <w:t xml:space="preserve">the </w:t>
      </w:r>
      <w:r w:rsidR="000A3D9C">
        <w:rPr>
          <w:sz w:val="20"/>
          <w:szCs w:val="20"/>
        </w:rPr>
        <w:t>Social and Personality psychology</w:t>
      </w:r>
      <w:r w:rsidR="00A72678">
        <w:rPr>
          <w:sz w:val="20"/>
          <w:szCs w:val="20"/>
        </w:rPr>
        <w:t xml:space="preserve"> literature</w:t>
      </w:r>
      <w:r w:rsidR="006473F5">
        <w:rPr>
          <w:sz w:val="20"/>
          <w:szCs w:val="20"/>
        </w:rPr>
        <w:t xml:space="preserve"> using an existing dataset</w:t>
      </w:r>
      <w:r w:rsidR="000A3D9C">
        <w:rPr>
          <w:sz w:val="20"/>
          <w:szCs w:val="20"/>
        </w:rPr>
        <w:t>. M</w:t>
      </w:r>
      <w:r w:rsidR="000A3D9C" w:rsidRPr="000A3D9C">
        <w:rPr>
          <w:sz w:val="20"/>
          <w:szCs w:val="20"/>
        </w:rPr>
        <w:t xml:space="preserve">edian sample sizes and their implied statistical power were lower in the IRAP literature in all years than they were </w:t>
      </w:r>
      <w:r w:rsidR="00BB4A58" w:rsidRPr="000A3D9C">
        <w:rPr>
          <w:sz w:val="20"/>
          <w:szCs w:val="20"/>
        </w:rPr>
        <w:t xml:space="preserve">in Social and Personality psychology </w:t>
      </w:r>
      <w:r w:rsidR="000A3D9C" w:rsidRPr="000A3D9C">
        <w:rPr>
          <w:sz w:val="20"/>
          <w:szCs w:val="20"/>
        </w:rPr>
        <w:t>at the beginning of the Replication Crisis in 2011</w:t>
      </w:r>
      <w:r w:rsidR="00CB3F68">
        <w:rPr>
          <w:sz w:val="20"/>
          <w:szCs w:val="20"/>
        </w:rPr>
        <w:t xml:space="preserve"> and in all subsequent years.</w:t>
      </w:r>
      <w:r w:rsidR="008E640A">
        <w:rPr>
          <w:sz w:val="20"/>
          <w:szCs w:val="20"/>
        </w:rPr>
        <w:t xml:space="preserve"> </w:t>
      </w:r>
      <w:r w:rsidR="00175137">
        <w:rPr>
          <w:sz w:val="20"/>
          <w:szCs w:val="20"/>
        </w:rPr>
        <w:t xml:space="preserve">Improvements in sample sizes and statistical power in the Social and Personality psychology literature were significantly and substantially larger than in the IRAP literature. </w:t>
      </w:r>
      <w:r w:rsidR="008E640A">
        <w:rPr>
          <w:sz w:val="20"/>
          <w:szCs w:val="20"/>
        </w:rPr>
        <w:t xml:space="preserve">Direct tests of the </w:t>
      </w:r>
      <w:r w:rsidR="00AF3177">
        <w:rPr>
          <w:sz w:val="20"/>
          <w:szCs w:val="20"/>
        </w:rPr>
        <w:t xml:space="preserve">reproducibility and </w:t>
      </w:r>
      <w:r w:rsidR="008E640A">
        <w:rPr>
          <w:sz w:val="20"/>
          <w:szCs w:val="20"/>
        </w:rPr>
        <w:t>replicability of claims in the IRAP literature are needed.</w:t>
      </w:r>
    </w:p>
    <w:p w14:paraId="73DAC2C2" w14:textId="77777777" w:rsidR="00572554" w:rsidRPr="00BB2EA8" w:rsidRDefault="00572554" w:rsidP="00D853B4"/>
    <w:p w14:paraId="6CA83D70" w14:textId="77777777" w:rsidR="00782FBE" w:rsidRDefault="00782FBE" w:rsidP="00D853B4">
      <w:pPr>
        <w:sectPr w:rsidR="00782FBE" w:rsidSect="00071FAB">
          <w:type w:val="continuous"/>
          <w:pgSz w:w="11900" w:h="16840"/>
          <w:pgMar w:top="1440" w:right="1440" w:bottom="1440" w:left="1440" w:header="708" w:footer="432" w:gutter="0"/>
          <w:cols w:space="708"/>
          <w:docGrid w:linePitch="360"/>
        </w:sectPr>
      </w:pPr>
    </w:p>
    <w:p w14:paraId="5AC004CC" w14:textId="0DA5510C" w:rsidR="004A748E" w:rsidRDefault="00C7348C" w:rsidP="00367093">
      <w:pPr>
        <w:ind w:firstLine="0"/>
      </w:pPr>
      <w:r>
        <w:t>T</w:t>
      </w:r>
      <w:r w:rsidR="009700F2">
        <w:t xml:space="preserve">wo </w:t>
      </w:r>
      <w:r>
        <w:t xml:space="preserve">seminal </w:t>
      </w:r>
      <w:r w:rsidR="009700F2">
        <w:t xml:space="preserve">articles were published </w:t>
      </w:r>
      <w:r>
        <w:t xml:space="preserve">in 2011 whose implications the </w:t>
      </w:r>
      <w:r w:rsidR="009700F2">
        <w:t xml:space="preserve">field of psychology is still grappling with. The first, by Daryl Bem </w:t>
      </w:r>
      <w:r w:rsidR="009700F2">
        <w:fldChar w:fldCharType="begin"/>
      </w:r>
      <w:r w:rsidR="00CA3FF1">
        <w:instrText xml:space="preserve"> ADDIN ZOTERO_ITEM CSL_CITATION {"citationID":"34JgbWId","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rsidR="009700F2">
        <w:fldChar w:fldCharType="separate"/>
      </w:r>
      <w:r w:rsidR="00CA3FF1">
        <w:rPr>
          <w:noProof/>
        </w:rPr>
        <w:t>(2011)</w:t>
      </w:r>
      <w:r w:rsidR="009700F2">
        <w:fldChar w:fldCharType="end"/>
      </w:r>
      <w:r w:rsidR="00CA3FF1">
        <w:t xml:space="preserve">, contained </w:t>
      </w:r>
      <w:r w:rsidR="009700F2" w:rsidRPr="0045665A">
        <w:t xml:space="preserve">literally impossible results about a supposed human ability to </w:t>
      </w:r>
      <w:r w:rsidR="00CA3FF1">
        <w:t xml:space="preserve">predict </w:t>
      </w:r>
      <w:r w:rsidR="009700F2" w:rsidRPr="0045665A">
        <w:t>the future</w:t>
      </w:r>
      <w:r w:rsidR="00CA3FF1">
        <w:t xml:space="preserve">. It was remarkable not merely in its claims but because it employed modal research practices for the field to substantiate these conclusions. A second article by Simmons and colleagues </w:t>
      </w:r>
      <w:r w:rsidR="00CA3FF1">
        <w:fldChar w:fldCharType="begin"/>
      </w:r>
      <w:r w:rsidR="00CA3FF1">
        <w:instrText xml:space="preserve"> ADDIN ZOTERO_ITEM CSL_CITATION {"citationID":"yH00FYiV","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00CA3FF1">
        <w:fldChar w:fldCharType="separate"/>
      </w:r>
      <w:r w:rsidR="00CA3FF1">
        <w:rPr>
          <w:noProof/>
        </w:rPr>
        <w:t>(2011)</w:t>
      </w:r>
      <w:r w:rsidR="00CA3FF1">
        <w:fldChar w:fldCharType="end"/>
      </w:r>
      <w:r w:rsidR="00CA3FF1">
        <w:t xml:space="preserve">, coincidentally published around the same time as Bem (2011) but without any knowledge of his paper, </w:t>
      </w:r>
      <w:r w:rsidR="009700F2" w:rsidRPr="0045665A">
        <w:t>demonstrat</w:t>
      </w:r>
      <w:r w:rsidR="00CA3FF1">
        <w:t>ed</w:t>
      </w:r>
      <w:r w:rsidR="009700F2" w:rsidRPr="0045665A">
        <w:t xml:space="preserve"> how </w:t>
      </w:r>
      <w:r w:rsidR="00CA3FF1">
        <w:t xml:space="preserve">our modal research practices can easily and routinely generate statistically significant </w:t>
      </w:r>
      <w:r w:rsidR="009700F2" w:rsidRPr="0045665A">
        <w:t xml:space="preserve">results </w:t>
      </w:r>
      <w:r w:rsidR="00CA3FF1">
        <w:t>from what is actually just noise.</w:t>
      </w:r>
      <w:r w:rsidR="00041BA1">
        <w:t xml:space="preserve"> </w:t>
      </w:r>
    </w:p>
    <w:p w14:paraId="3AC2348F" w14:textId="5D5227D3" w:rsidR="004A748E" w:rsidRDefault="00DB4013" w:rsidP="009572C9">
      <w:r>
        <w:t>The fallout from this pair of papers</w:t>
      </w:r>
      <w:r w:rsidR="00DF62D5">
        <w:t xml:space="preserve"> </w:t>
      </w:r>
      <w:r>
        <w:t xml:space="preserve">and many more before and since is now a matter of history for some </w:t>
      </w:r>
      <w:r>
        <w:fldChar w:fldCharType="begin"/>
      </w:r>
      <w:r>
        <w:instrText xml:space="preserve"> ADDIN ZOTERO_ITEM CSL_CITATION {"citationID":"3hp8HzqP","properties":{"formattedCitation":"(e.g., for personal accounts see Gelman, 2016; Spellman, 2015)","plainCitation":"(e.g., for personal accounts see Gelman, 2016; Spellman, 2015)","noteIndex":0},"citationItems":[{"id":6042,"uris":["http://zotero.org/users/1687755/items/48PCH538"],"itemData":{"id":6042,"type":"post-weblog","abstract":"Someone sent me this article by psychology professor Susan Fiske, scheduled to appear in the APS Observer, a magazine of the Association for Psychological Science. The article made me a little bit sad, and I was inclined to just keep my response short and sweet, but then it seemed worth the trouble to give some …","container-title":"Statistical Modeling, Causal Inference, and Social Science","title":"What has happened down here is the winds have changed","URL":"http://andrewgelman.com/2016/09/21/what-has-happened-down-here-is-the-winds-have-changed/","author":[{"family":"Gelman","given":"Andrew"}],"accessed":{"date-parts":[["2017",5,17]]},"issued":{"date-parts":[["2016",9,21]]}},"label":"page","prefix":"e.g., for personal accounts see"},{"id":6063,"uris":["http://zotero.org/users/1687755/items/6XVAPXQ8"],"itemData":{"id":6063,"type":"article-journal","container-title":"Perspectives on Psychological Science","DOI":"10.1177/1745691615609918","issue":"6","page":"886–899","source":"Google Scholar","title":"A short (personal) future history of revolution 2.0","volume":"10","author":[{"family":"Spellman","given":"Barbara A."}],"issued":{"date-parts":[["2015"]]}}}],"schema":"https://github.com/citation-style-language/schema/raw/master/csl-citation.json"} </w:instrText>
      </w:r>
      <w:r>
        <w:fldChar w:fldCharType="separate"/>
      </w:r>
      <w:r>
        <w:rPr>
          <w:noProof/>
        </w:rPr>
        <w:t>(e.g., for personal accounts see Gelman, 2016; Spellman, 2015)</w:t>
      </w:r>
      <w:r>
        <w:fldChar w:fldCharType="end"/>
      </w:r>
      <w:r w:rsidR="00DF62D5">
        <w:t xml:space="preserve">. But their impact has been uneven and recognition of the </w:t>
      </w:r>
      <w:r w:rsidR="006F293A">
        <w:t>R</w:t>
      </w:r>
      <w:r w:rsidR="00DF62D5">
        <w:t xml:space="preserve">eplication </w:t>
      </w:r>
      <w:r w:rsidR="006F293A">
        <w:t>C</w:t>
      </w:r>
      <w:r w:rsidR="00DF62D5">
        <w:t xml:space="preserve">risis </w:t>
      </w:r>
      <w:r w:rsidR="000747AA">
        <w:t xml:space="preserve">as a serious issue to be reckoned with </w:t>
      </w:r>
      <w:r w:rsidR="00DF62D5">
        <w:t>has been heterogenou</w:t>
      </w:r>
      <w:r w:rsidR="000747AA">
        <w:t>s, both within and between fields</w:t>
      </w:r>
      <w:r w:rsidR="00DF62D5">
        <w:t>.</w:t>
      </w:r>
      <w:r w:rsidR="000747AA">
        <w:t xml:space="preserve"> </w:t>
      </w:r>
      <w:r w:rsidR="00AF6D54">
        <w:t xml:space="preserve">It would be too easy to dismiss the </w:t>
      </w:r>
      <w:r w:rsidR="006F293A">
        <w:t>Replication C</w:t>
      </w:r>
      <w:r w:rsidR="00AF6D54">
        <w:t xml:space="preserve">risis as specific to </w:t>
      </w:r>
      <w:r w:rsidR="009649E0">
        <w:t>S</w:t>
      </w:r>
      <w:r w:rsidR="00AF6D54">
        <w:t xml:space="preserve">ocial and </w:t>
      </w:r>
      <w:r w:rsidR="009649E0">
        <w:t>P</w:t>
      </w:r>
      <w:r w:rsidR="00AF6D54">
        <w:t xml:space="preserve">ersonality psychology when other fields employ similar research practices. Over time, recognition of these issues has spread to other areas of psychology </w:t>
      </w:r>
      <w:r w:rsidR="00AF6D54">
        <w:fldChar w:fldCharType="begin"/>
      </w:r>
      <w:r w:rsidR="00D909A5">
        <w:instrText xml:space="preserve"> ADDIN ZOTERO_ITEM CSL_CITATION {"citationID":"bwhmYRd1","properties":{"formattedCitation":"(e.g., clinical psychology: Tackett et al., 2019)","plainCitation":"(e.g., clinical psychology: Tackett et al., 2019)","noteIndex":0},"citationItems":[{"id":11961,"uris":["http://zotero.org/users/1687755/items/CIEGLMSQ"],"itemData":{"id":11961,"type":"article-journal","abstract":"Despite psychological scientists’ increasing interest in replicability, open science, research transparency, and the improvement of methods and practices, the clinical psychology community has been slow to engage. This has been shifting more recently, and with this review, we hope to facilitate this emerging dialogue. We begin by examining some potential areas of weakness in clinical psychology in terms of methods, practices, and evidentiary base. We then discuss a select overview of solutions, tools, and current concerns of the reform movement from a clinical psychological science perspective. We examine areas of clinical science expertise (e.g., implementation science) that should be leveraged to inform open science and reform efforts. Finally, we reiterate the call to clinical psychologists to increase their efforts toward reform that can further improve the credibility of clinical psychological science.","container-title":"Annual Review of Clinical Psychology","DOI":"10.1146/annurev-clinpsy-050718-095710","issue":"1","note":"PMID: 30673512","page":"579-604","source":"Annual Reviews","title":"Psychology's Replication Crisis and Clinical Psychological Science","volume":"15","author":[{"family":"Tackett","given":"Jennifer L."},{"family":"Brandes","given":"Cassandra M."},{"family":"King","given":"Kevin M."},{"family":"Markon","given":"Kristian E."}],"issued":{"date-parts":[["2019"]]}},"label":"page","prefix":"e.g., clinical psychology: "}],"schema":"https://github.com/citation-style-language/schema/raw/master/csl-citation.json"} </w:instrText>
      </w:r>
      <w:r w:rsidR="00AF6D54">
        <w:fldChar w:fldCharType="separate"/>
      </w:r>
      <w:r w:rsidR="00D909A5">
        <w:rPr>
          <w:noProof/>
        </w:rPr>
        <w:t>(e.g., clinical psychology: Tackett et al., 2019)</w:t>
      </w:r>
      <w:r w:rsidR="00AF6D54">
        <w:fldChar w:fldCharType="end"/>
      </w:r>
      <w:r w:rsidR="00AF6D54">
        <w:t xml:space="preserve"> as well as </w:t>
      </w:r>
      <w:r w:rsidR="00D909A5">
        <w:t xml:space="preserve">a </w:t>
      </w:r>
      <w:r w:rsidR="00AF6D54">
        <w:t>diverse range of other fields including cancer biology</w:t>
      </w:r>
      <w:r w:rsidR="006427EC">
        <w:t xml:space="preserve">, economics, methodology, </w:t>
      </w:r>
      <w:r w:rsidR="00FE022B">
        <w:t xml:space="preserve">sociology,  and philosophy </w:t>
      </w:r>
      <w:r w:rsidR="00AF6D54">
        <w:fldChar w:fldCharType="begin"/>
      </w:r>
      <w:r w:rsidR="00C51E11">
        <w:instrText xml:space="preserve"> ADDIN ZOTERO_ITEM CSL_CITATION {"citationID":"nDHQEsjX","properties":{"formattedCitation":"(Baker &amp; Dolgin, 2017; Boulesteix et al., 2020; Buckwalter, 2022; Gordon et al., 2020; Page et al., 2021)","plainCitation":"(Baker &amp; Dolgin, 2017; Boulesteix et al., 2020; Buckwalter, 2022; Gordon et al., 2020; Page et al., 2021)","noteIndex":0},"citationItems":[{"id":15310,"uris":["http://zotero.org/users/1687755/items/R78YC4LX"],"itemData":{"id":15310,"type":"article-journal","abstract":"&lt;em&gt;Gale&lt;/em&gt; OneFile includes Cancer reproducibility project releases first results by Monya Baker and Elie Dolgin. Click to explore.","container-title":"Nature","ISSN":"00280836","issue":"7637","language":"English","note":"publisher: Nature Publishing Group","source":"go.gale.com","title":"Cancer reproducibility project releases first results","URL":"https://go.gale.com/ps/i.do?p=HRCA&amp;sw=w&amp;issn=00280836&amp;v=2.1&amp;it=r&amp;id=GALE%7CA478132370&amp;sid=googleScholar&amp;linkaccess=abs","volume":"541","author":[{"family":"Baker","given":"Monya"},{"family":"Dolgin","given":"Elie"}],"accessed":{"date-parts":[["2023",1,10]]},"issued":{"date-parts":[["2017",1,19]]}}},{"id":15307,"uris":["http://zotero.org/users/1687755/items/RCJHAJR3"],"itemData":{"id":15307,"type":"article-journal","abstract":"Statisticians have been keen to critique statistical aspects of the “replication crisis” in other scientific disciplines. But new statistical tools are often published and promoted without any thought to replicability. This needs to change, argue Anne-Laure Boulesteix, Sabine Hoffmann, Alethea Charlton and Heidi Seibold","container-title":"Significance","DOI":"10.1111/1740-9713.01444","ISSN":"1740-9713","issue":"5","language":"en","note":"_eprint: https://onlinelibrary.wiley.com/doi/pdf/10.1111/1740-9713.01444","page":"18-21","source":"Wiley Online Library","title":"A replication crisis in methodological research?","volume":"17","author":[{"family":"Boulesteix","given":"Anne-Laure"},{"family":"Hoffmann","given":"Sabine"},{"family":"Charlton","given":"Alethea"},{"family":"Seibold","given":"Heidi"}],"issued":{"date-parts":[["2020"]]}}},{"id":15297,"uris":["http://zotero.org/users/1687755/items/C4FGLDLE"],"itemData":{"id":15297,"type":"article-journal","abstract":"The replication crisis is perceived by many as one of the most significant threats to the reliability of research. Though reporting of the crisis has emphasized social science, all signs indicate that it extends to many other fields. This paper investigates the possibility that the crisis and related challenges to conducting research also extend to philosophy. According to one possibility, philosophy inherits a crisis similar to the one in science because philosophers rely on unreplicated or unreplicable findings from science when conducting philosophical research. According to another possibility, the crisis likely extends to philosophy because philosophers engage in similar research practices and face similar structural issues when conducting research that have been implicated by the crisis in science. Proposals for improving philosophical research are offered in light of these possibilities.","container-title":"Philosophy and the Mind Sciences","DOI":"10.33735/phimisci.2022.9193","ISSN":"2699-0369","language":"en","license":"Copyright (c) 2022 Wesley Buckwalter","source":"philosophymindscience.org","title":"The replication crisis and philosophy","URL":"https://philosophymindscience.org/index.php/phimisci/article/view/9193","volume":"3","author":[{"family":"Buckwalter","given":"Wesley"}],"accessed":{"date-parts":[["2023",1,10]]},"issued":{"date-parts":[["2022",10,27]]}}},{"id":15314,"uris":["http://zotero.org/users/1687755/items/HLIL9EWX"],"itemData":{"id":15314,"type":"article-journal","abstract":"The Defense Advanced Research Projects Agency (DARPA) programme ‘Systematizing Confidence in Open Research and Evidence' (SCORE) aims to generate confidence scores for a large number of research claims from empirical studies in the social and behavioural sciences. The confidence scores will provide a quantitative assessment of how likely a claim will hold up in an independent replication. To create the scores, we follow earlier approaches and use prediction markets and surveys to forecast replication outcomes. Based on an initial set of forecasts for the overall replication rate in SCORE and its dependence on the academic discipline and the time of publication, we show that participants expect replication rates to increase over time. Moreover, they expect replication rates to differ between fields, with the highest replication rate in economics (average survey response 58%), and the lowest in psychology and in education (average survey response of 42% for both fields). These results reveal insights into the academic community's views of the replication crisis, including for research fields for which no large-scale replication studies have been undertaken yet.","container-title":"Royal Society Open Science","DOI":"10.1098/rsos.200566","issue":"7","note":"publisher: Royal Society","source":"royalsocietypublishing.org (Atypon)","title":"Are replication rates the same across academic fields? Community forecasts from the DARPA SCORE programme","title-short":"Are replication rates the same across academic fields?","URL":"https://royalsocietypublishing.org/doi/full/10.1098/rsos.200566","volume":"7","author":[{"family":"Gordon","given":"Michael"},{"family":"Viganola","given":"Domenico"},{"family":"Bishop","given":"Michael"},{"family":"Chen","given":"Yiling"},{"family":"Dreber","given":"Anna"},{"family":"Goldfedder","given":"Brandon"},{"family":"Holzmeister","given":"Felix"},{"family":"Johannesson","given":"Magnus"},{"family":"Liu","given":"Yang"},{"family":"Twardy","given":"Charles"},{"family":"Wang","given":"Juntao"},{"family":"Pfeiffer","given":"Thomas"}],"accessed":{"date-parts":[["2023",1,10]]},"issued":{"date-parts":[["2020"]]}}},{"id":15295,"uris":["http://zotero.org/users/1687755/items/5NUC389U"],"itemData":{"id":15295,"type":"article-journal","abstract":"The replication crisis across several disciplines raises challenges for behavioural sciences in general. In this report, we review the lessons for experimental economists of these developments. We present the new research methods and practices which are being proposed to improve the replicability of scientific studies. We discuss how these methods and practices can have a positive impact in experimental economics and the extent to which they should be encouraged.","container-title":"Journal of the Economic Science Association","DOI":"10.1007/s40881-021-00107-7","ISSN":"2199-6776","issue":"2","journalAbbreviation":"J Econ Sci Assoc","language":"en","page":"210-225","source":"Springer Link","title":"The replication crisis, the rise of new research practices and what it means for experimental economics","volume":"7","author":[{"family":"Page","given":"Lionel"},{"family":"Noussair","given":"Charles N."},{"family":"Slonim","given":"Robert"}],"issued":{"date-parts":[["2021",12,1]]}}}],"schema":"https://github.com/citation-style-language/schema/raw/master/csl-citation.json"} </w:instrText>
      </w:r>
      <w:r w:rsidR="00AF6D54">
        <w:fldChar w:fldCharType="separate"/>
      </w:r>
      <w:r w:rsidR="00C51E11">
        <w:rPr>
          <w:noProof/>
        </w:rPr>
        <w:t>(Baker &amp; Dolgin, 2017; Boulesteix et al., 2020; Buckwalter, 2022; Gordon et al., 2020; Page et al., 2021)</w:t>
      </w:r>
      <w:r w:rsidR="00AF6D54">
        <w:fldChar w:fldCharType="end"/>
      </w:r>
      <w:r w:rsidR="006427EC">
        <w:t>.</w:t>
      </w:r>
      <w:r w:rsidR="005404A2">
        <w:t xml:space="preserve"> </w:t>
      </w:r>
    </w:p>
    <w:p w14:paraId="21185961" w14:textId="4B2970D4" w:rsidR="00F300E5" w:rsidRDefault="00602E43" w:rsidP="00602E43">
      <w:pPr>
        <w:rPr>
          <w:lang w:val="en-IE"/>
        </w:rPr>
      </w:pPr>
      <w:r>
        <w:t xml:space="preserve">These calls to take </w:t>
      </w:r>
      <w:r w:rsidR="00820C6F">
        <w:t xml:space="preserve">seriously the </w:t>
      </w:r>
      <w:r>
        <w:t>question of replicability have</w:t>
      </w:r>
      <w:r w:rsidR="00820C6F">
        <w:t xml:space="preserve"> recently </w:t>
      </w:r>
      <w:r>
        <w:t xml:space="preserve">been echoed in the </w:t>
      </w:r>
      <w:r w:rsidR="004A748E">
        <w:t>behavioral research communit</w:t>
      </w:r>
      <w:r w:rsidR="00A15093">
        <w:t>ies</w:t>
      </w:r>
      <w:r>
        <w:t xml:space="preserve">. </w:t>
      </w:r>
      <w:r w:rsidR="00520772">
        <w:rPr>
          <w:lang w:val="en-IE"/>
        </w:rPr>
        <w:t>A recent</w:t>
      </w:r>
      <w:r w:rsidR="00E50ED6">
        <w:rPr>
          <w:lang w:val="en-IE"/>
        </w:rPr>
        <w:t xml:space="preserve"> editorial </w:t>
      </w:r>
      <w:r>
        <w:rPr>
          <w:lang w:val="en-IE"/>
        </w:rPr>
        <w:t>for</w:t>
      </w:r>
      <w:r w:rsidR="00E50ED6">
        <w:rPr>
          <w:lang w:val="en-IE"/>
        </w:rPr>
        <w:t xml:space="preserve"> Perspectives on </w:t>
      </w:r>
      <w:proofErr w:type="spellStart"/>
      <w:r w:rsidR="00E50ED6">
        <w:rPr>
          <w:lang w:val="en-IE"/>
        </w:rPr>
        <w:t>Behavior</w:t>
      </w:r>
      <w:proofErr w:type="spellEnd"/>
      <w:r w:rsidR="00E50ED6">
        <w:rPr>
          <w:lang w:val="en-IE"/>
        </w:rPr>
        <w:t xml:space="preserve"> Science</w:t>
      </w:r>
      <w:r w:rsidR="00520772">
        <w:rPr>
          <w:lang w:val="en-IE"/>
        </w:rPr>
        <w:t xml:space="preserve"> </w:t>
      </w:r>
      <w:r w:rsidR="00E50ED6">
        <w:rPr>
          <w:lang w:val="en-IE"/>
        </w:rPr>
        <w:t xml:space="preserve">characterized the situation well: </w:t>
      </w:r>
    </w:p>
    <w:p w14:paraId="6116070B" w14:textId="33C042CF" w:rsidR="00F300E5" w:rsidRPr="00F300E5" w:rsidRDefault="004A748E" w:rsidP="00602E43">
      <w:pPr>
        <w:rPr>
          <w:i/>
          <w:iCs/>
          <w:lang w:val="en-IE"/>
        </w:rPr>
      </w:pPr>
      <w:r w:rsidRPr="00F300E5">
        <w:rPr>
          <w:i/>
          <w:iCs/>
          <w:lang w:val="en-IE"/>
        </w:rPr>
        <w:t>“</w:t>
      </w:r>
      <w:r w:rsidR="00CE2281" w:rsidRPr="00F300E5">
        <w:rPr>
          <w:i/>
          <w:iCs/>
          <w:lang w:val="en-IE"/>
        </w:rPr>
        <w:t xml:space="preserve">Despite certain metatheoretical disputes </w:t>
      </w:r>
      <w:r w:rsidR="00F11B8C" w:rsidRPr="00F300E5">
        <w:rPr>
          <w:i/>
          <w:iCs/>
          <w:lang w:val="en-IE"/>
        </w:rPr>
        <w:fldChar w:fldCharType="begin"/>
      </w:r>
      <w:r w:rsidR="00F11B8C" w:rsidRPr="00F300E5">
        <w:rPr>
          <w:i/>
          <w:iCs/>
          <w:lang w:val="en-IE"/>
        </w:rPr>
        <w:instrText xml:space="preserve"> ADDIN ZOTERO_ITEM CSL_CITATION {"citationID":"T2Q4CZnH","properties":{"formattedCitation":"(Burgos &amp; Killeen, 2019)","plainCitation":"(Burgos &amp; Killeen, 2019)","noteIndex":0},"citationItems":[{"id":15323,"uris":["http://zotero.org/users/1687755/items/SKK8WGPU"],"itemData":{"id":15323,"type":"article-journal","abstract":"The antimentalists’ war against mentalism has not vanquished it. To examine why, we focus on two theses—mind as causal and internal—and three standard attacks against mentalism as defined by both theses: 1) mentalism implies dualism; 2) mind is unobservable, which hinders its scientific study; and 3) mentalism is impractical. These salients fail because: 1) if the mind is causal and internal, it must be material; 2) the observable/unobservable distinction is too problematic, with antimentalists equivocal about where to draw that line, with some even embracing publicly unobservable behavior as causally relevant; and 3) mentalism has not been demonstrated to be less practical than antimentalism. For the war on mentalism to succeed, stronger attacks must be devised, both scientific and philosophical. We contemplate some possibilities, while expressing doubts as to the wisdom of continuing the war. Peace may be better than war, and the resulting intellectual commerce may be good for both sides.","container-title":"Perspectives on Behavior Science","DOI":"10.1007/s40614-018-0169-2","ISSN":"2520-8977","issue":"2","journalAbbreviation":"Perspect Behav Sci","language":"en","page":"241-266","source":"Springer Link","title":"Suing for Peace in the War Against Mentalism","volume":"42","author":[{"family":"Burgos","given":"José E."},{"family":"Killeen","given":"Peter R."}],"issued":{"date-parts":[["2019",6,1]]}}}],"schema":"https://github.com/citation-style-language/schema/raw/master/csl-citation.json"} </w:instrText>
      </w:r>
      <w:r w:rsidR="00F11B8C" w:rsidRPr="00F300E5">
        <w:rPr>
          <w:i/>
          <w:iCs/>
          <w:lang w:val="en-IE"/>
        </w:rPr>
        <w:fldChar w:fldCharType="separate"/>
      </w:r>
      <w:r w:rsidR="00F11B8C" w:rsidRPr="00F300E5">
        <w:rPr>
          <w:i/>
          <w:iCs/>
          <w:noProof/>
          <w:lang w:val="en-IE"/>
        </w:rPr>
        <w:t>(Burgos &amp; Killeen, 2019)</w:t>
      </w:r>
      <w:r w:rsidR="00F11B8C" w:rsidRPr="00F300E5">
        <w:rPr>
          <w:i/>
          <w:iCs/>
          <w:lang w:val="en-IE"/>
        </w:rPr>
        <w:fldChar w:fldCharType="end"/>
      </w:r>
      <w:r w:rsidR="00F11B8C" w:rsidRPr="00F300E5">
        <w:rPr>
          <w:i/>
          <w:iCs/>
          <w:lang w:val="en-IE"/>
        </w:rPr>
        <w:t xml:space="preserve">, </w:t>
      </w:r>
      <w:proofErr w:type="spellStart"/>
      <w:r w:rsidR="00CE2281" w:rsidRPr="00F300E5">
        <w:rPr>
          <w:i/>
          <w:iCs/>
          <w:lang w:val="en-IE"/>
        </w:rPr>
        <w:t>b</w:t>
      </w:r>
      <w:r w:rsidRPr="00F300E5">
        <w:rPr>
          <w:i/>
          <w:iCs/>
          <w:lang w:val="en-IE"/>
        </w:rPr>
        <w:t>ehavior</w:t>
      </w:r>
      <w:proofErr w:type="spellEnd"/>
      <w:r w:rsidRPr="00F300E5">
        <w:rPr>
          <w:i/>
          <w:iCs/>
          <w:lang w:val="en-IE"/>
        </w:rPr>
        <w:t xml:space="preserve"> science, </w:t>
      </w:r>
      <w:proofErr w:type="spellStart"/>
      <w:r w:rsidRPr="00F300E5">
        <w:rPr>
          <w:i/>
          <w:iCs/>
          <w:lang w:val="en-IE"/>
        </w:rPr>
        <w:t>behavior</w:t>
      </w:r>
      <w:proofErr w:type="spellEnd"/>
      <w:r w:rsidRPr="00F300E5">
        <w:rPr>
          <w:i/>
          <w:iCs/>
          <w:lang w:val="en-IE"/>
        </w:rPr>
        <w:t xml:space="preserve"> analysis, and psychology have much more in common than differences. Hence the ‘replication crisis’ in psychology could well be repeated in </w:t>
      </w:r>
      <w:proofErr w:type="spellStart"/>
      <w:r w:rsidRPr="00F300E5">
        <w:rPr>
          <w:i/>
          <w:iCs/>
          <w:lang w:val="en-IE"/>
        </w:rPr>
        <w:t>behavior</w:t>
      </w:r>
      <w:proofErr w:type="spellEnd"/>
      <w:r w:rsidRPr="00F300E5">
        <w:rPr>
          <w:i/>
          <w:iCs/>
          <w:lang w:val="en-IE"/>
        </w:rPr>
        <w:t xml:space="preserve"> science and </w:t>
      </w:r>
      <w:proofErr w:type="spellStart"/>
      <w:r w:rsidRPr="00F300E5">
        <w:rPr>
          <w:i/>
          <w:iCs/>
          <w:lang w:val="en-IE"/>
        </w:rPr>
        <w:t>behavior</w:t>
      </w:r>
      <w:proofErr w:type="spellEnd"/>
      <w:r w:rsidRPr="00F300E5">
        <w:rPr>
          <w:i/>
          <w:iCs/>
          <w:lang w:val="en-IE"/>
        </w:rPr>
        <w:t xml:space="preserve"> analysis. Even </w:t>
      </w:r>
      <w:r w:rsidRPr="00F300E5">
        <w:rPr>
          <w:i/>
          <w:iCs/>
          <w:lang w:val="en-IE"/>
        </w:rPr>
        <w:lastRenderedPageBreak/>
        <w:t>if it is not, it may hold some important lessons for both scientists and practitioners.”</w:t>
      </w:r>
      <w:r w:rsidR="00602E43" w:rsidRPr="00F300E5">
        <w:rPr>
          <w:i/>
          <w:iCs/>
          <w:lang w:val="en-IE"/>
        </w:rPr>
        <w:t xml:space="preserve"> </w:t>
      </w:r>
      <w:r w:rsidR="00520772">
        <w:rPr>
          <w:lang w:val="en-IE"/>
        </w:rPr>
        <w:fldChar w:fldCharType="begin"/>
      </w:r>
      <w:r w:rsidR="00520772">
        <w:rPr>
          <w:lang w:val="en-IE"/>
        </w:rPr>
        <w:instrText xml:space="preserve"> ADDIN ZOTERO_ITEM CSL_CITATION {"citationID":"hL3C8oJd","properties":{"formattedCitation":"(Hantula, 2019, pp. 4-5)","plainCitation":"(Hantula, 2019, pp. 4-5)","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suffix":", pp. 4-5"}],"schema":"https://github.com/citation-style-language/schema/raw/master/csl-citation.json"} </w:instrText>
      </w:r>
      <w:r w:rsidR="00520772">
        <w:rPr>
          <w:lang w:val="en-IE"/>
        </w:rPr>
        <w:fldChar w:fldCharType="separate"/>
      </w:r>
      <w:r w:rsidR="00520772">
        <w:rPr>
          <w:noProof/>
          <w:lang w:val="en-IE"/>
        </w:rPr>
        <w:t>(Hantula, 2019, pp. 4-5)</w:t>
      </w:r>
      <w:r w:rsidR="00520772">
        <w:rPr>
          <w:lang w:val="en-IE"/>
        </w:rPr>
        <w:fldChar w:fldCharType="end"/>
      </w:r>
    </w:p>
    <w:p w14:paraId="0E8617D7" w14:textId="76A25520" w:rsidR="00DC229B" w:rsidRDefault="003B203A" w:rsidP="00602E43">
      <w:r>
        <w:rPr>
          <w:lang w:val="en-IE"/>
        </w:rPr>
        <w:t>Similarly</w:t>
      </w:r>
      <w:r w:rsidR="00602E43">
        <w:rPr>
          <w:lang w:val="en-IE"/>
        </w:rPr>
        <w:t xml:space="preserve">, </w:t>
      </w:r>
      <w:r w:rsidR="004A748E">
        <w:t xml:space="preserve">the Association for Contextual Behavioral Science’s </w:t>
      </w:r>
      <w:r w:rsidR="00602E43">
        <w:t xml:space="preserve">Task force on </w:t>
      </w:r>
      <w:r w:rsidR="00602E43" w:rsidRPr="00602E43">
        <w:t xml:space="preserve">the Strategies and Tactics of Contextual Behavioral Science Research </w:t>
      </w:r>
      <w:r w:rsidR="00547DBD">
        <w:fldChar w:fldCharType="begin"/>
      </w:r>
      <w:r w:rsidR="00547DBD">
        <w:instrText xml:space="preserve"> ADDIN ZOTERO_ITEM CSL_CITATION {"citationID":"4yP0cnNp","properties":{"formattedCitation":"(2021)","plainCitation":"(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uppress-author":true}],"schema":"https://github.com/citation-style-language/schema/raw/master/csl-citation.json"} </w:instrText>
      </w:r>
      <w:r w:rsidR="00547DBD">
        <w:fldChar w:fldCharType="separate"/>
      </w:r>
      <w:r w:rsidR="00547DBD">
        <w:rPr>
          <w:noProof/>
        </w:rPr>
        <w:t>(2021)</w:t>
      </w:r>
      <w:r w:rsidR="00547DBD">
        <w:fldChar w:fldCharType="end"/>
      </w:r>
      <w:r w:rsidR="00547DBD">
        <w:t xml:space="preserve"> </w:t>
      </w:r>
      <w:r w:rsidR="004A748E">
        <w:t xml:space="preserve">recently announced  </w:t>
      </w:r>
      <w:r w:rsidR="00602E43">
        <w:t xml:space="preserve">its explicit </w:t>
      </w:r>
      <w:r w:rsidR="004A748E">
        <w:t xml:space="preserve">support </w:t>
      </w:r>
      <w:r w:rsidR="00602E43">
        <w:t xml:space="preserve">for Open Science principles, including data transparency and </w:t>
      </w:r>
      <w:r w:rsidR="00F8580A">
        <w:t>a focus on replication</w:t>
      </w:r>
      <w:r w:rsidR="004A748E">
        <w:t>.</w:t>
      </w:r>
      <w:r w:rsidR="00F37A40">
        <w:t xml:space="preserve"> </w:t>
      </w:r>
      <w:r w:rsidR="0018759D">
        <w:t>As such, there is now support for the idea that b</w:t>
      </w:r>
      <w:r w:rsidR="00D90FD7">
        <w:t xml:space="preserve">ehavioral science, including component fields such as Behavior Analysis and Contextual Behavioral Science, would be enhanced by examining </w:t>
      </w:r>
      <w:r w:rsidR="0018759D">
        <w:t xml:space="preserve">and enhancing the transparency and </w:t>
      </w:r>
      <w:r w:rsidR="00D90FD7">
        <w:t>replicability of its findings</w:t>
      </w:r>
      <w:r w:rsidR="0018759D">
        <w:t xml:space="preserve">. </w:t>
      </w:r>
    </w:p>
    <w:p w14:paraId="5FB30261" w14:textId="296F32DF" w:rsidR="009700F2" w:rsidRDefault="006908AE" w:rsidP="00602E43">
      <w:r>
        <w:t xml:space="preserve">In some ways, this </w:t>
      </w:r>
      <w:r w:rsidR="00670D74">
        <w:t>could</w:t>
      </w:r>
      <w:r>
        <w:t xml:space="preserve"> be seen as a</w:t>
      </w:r>
      <w:r w:rsidR="0084614D">
        <w:t xml:space="preserve">n appropriate </w:t>
      </w:r>
      <w:r>
        <w:t>return to our roots</w:t>
      </w:r>
      <w:r w:rsidR="008B3993">
        <w:t>, from which we should never have departed.</w:t>
      </w:r>
      <w:r>
        <w:t xml:space="preserve"> </w:t>
      </w:r>
      <w:r w:rsidR="00F35BF3">
        <w:t>To take some positive examples of our field’s history here, w</w:t>
      </w:r>
      <w:r w:rsidR="00DC229B">
        <w:t>here</w:t>
      </w:r>
      <w:r w:rsidR="00607F07">
        <w:t>as</w:t>
      </w:r>
      <w:r w:rsidR="00DC229B">
        <w:t xml:space="preserve"> general psychology journals </w:t>
      </w:r>
      <w:r w:rsidR="008B0DE7">
        <w:t xml:space="preserve">have </w:t>
      </w:r>
      <w:r w:rsidR="00494581">
        <w:t xml:space="preserve">until recently rarely </w:t>
      </w:r>
      <w:r w:rsidR="00DC229B">
        <w:t>publish</w:t>
      </w:r>
      <w:r w:rsidR="00494581">
        <w:t>ed</w:t>
      </w:r>
      <w:r w:rsidR="00DC229B">
        <w:t xml:space="preserve"> replication studies </w:t>
      </w:r>
      <w:r w:rsidR="00DC229B">
        <w:fldChar w:fldCharType="begin"/>
      </w:r>
      <w:r w:rsidR="00DC229B">
        <w:instrText xml:space="preserve"> ADDIN ZOTERO_ITEM CSL_CITATION {"citationID":"buCWBBAT","properties":{"formattedCitation":"(Makel et al., 2012)","plainCitation":"(Makel et al., 2012)","noteIndex":0},"citationItems":[{"id":13425,"uris":["http://zotero.org/users/1687755/items/IEP5W775"],"itemData":{"id":13425,"type":"article-journal","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container-title":"Perspectives on Psychological Science","DOI":"10.1177/1745691612460688","ISSN":"1745-6916","issue":"6","journalAbbreviation":"Perspect Psychol Sci","language":"en","note":"publisher: SAGE Publications Inc","page":"537-542","source":"SAGE Journals","title":"Replications in Psychology Research: How Often Do They Really Occur?","title-short":"Replications in Psychology Research","volume":"7","author":[{"family":"Makel","given":"Matthew C."},{"family":"Plucker","given":"Jonathan A."},{"family":"Hegarty","given":"Boyd"}],"issued":{"date-parts":[["2012",11,1]]}},"label":"page"}],"schema":"https://github.com/citation-style-language/schema/raw/master/csl-citation.json"} </w:instrText>
      </w:r>
      <w:r w:rsidR="00DC229B">
        <w:fldChar w:fldCharType="separate"/>
      </w:r>
      <w:r w:rsidR="00DC229B">
        <w:rPr>
          <w:noProof/>
        </w:rPr>
        <w:t>(Makel et al., 2012)</w:t>
      </w:r>
      <w:r w:rsidR="00DC229B">
        <w:fldChar w:fldCharType="end"/>
      </w:r>
      <w:r w:rsidR="00DC229B">
        <w:t>, b</w:t>
      </w:r>
      <w:r>
        <w:t>ehavioral journals</w:t>
      </w:r>
      <w:r w:rsidR="00463865">
        <w:t xml:space="preserve"> </w:t>
      </w:r>
      <w:r>
        <w:t xml:space="preserve">such as the Journal of Experimental Analysis of Behavior and Journal of Applied Behavior Analysis have long history of </w:t>
      </w:r>
      <w:r w:rsidR="00F1794C">
        <w:t>publishing</w:t>
      </w:r>
      <w:r>
        <w:t xml:space="preserve"> </w:t>
      </w:r>
      <w:r w:rsidR="00463865">
        <w:t xml:space="preserve">them. </w:t>
      </w:r>
      <w:r w:rsidR="00FD3647">
        <w:t xml:space="preserve">Behavioral research also has a long history of </w:t>
      </w:r>
      <w:r w:rsidR="00A37986">
        <w:t>sharing research data</w:t>
      </w:r>
      <w:r w:rsidR="00FD3647">
        <w:t xml:space="preserve"> (</w:t>
      </w:r>
      <w:r w:rsidR="00FF5C69">
        <w:t xml:space="preserve">i.e., </w:t>
      </w:r>
      <w:r w:rsidR="00A37986">
        <w:t xml:space="preserve">trial-level </w:t>
      </w:r>
      <w:r w:rsidR="00FD3647">
        <w:t>single case experimental design</w:t>
      </w:r>
      <w:r w:rsidR="00A37986">
        <w:t xml:space="preserve"> data </w:t>
      </w:r>
      <w:r w:rsidR="003B1559">
        <w:t xml:space="preserve">being </w:t>
      </w:r>
      <w:r w:rsidR="00A37986">
        <w:t>presented in tables and plots</w:t>
      </w:r>
      <w:r w:rsidR="00FD3647">
        <w:t>)</w:t>
      </w:r>
      <w:r w:rsidR="00FF5C69">
        <w:t xml:space="preserve">. </w:t>
      </w:r>
      <w:r w:rsidR="00F35BF3">
        <w:t>Lastly, despite being written over 60 years ago, f</w:t>
      </w:r>
      <w:r w:rsidR="00EA5DE7">
        <w:t xml:space="preserve">ully one quarter of Murray </w:t>
      </w:r>
      <w:proofErr w:type="spellStart"/>
      <w:r w:rsidR="00EA5DE7">
        <w:t>Sidman’s</w:t>
      </w:r>
      <w:proofErr w:type="spellEnd"/>
      <w:r w:rsidR="00EA5DE7">
        <w:t xml:space="preserve"> </w:t>
      </w:r>
      <w:r w:rsidR="00E46731">
        <w:t xml:space="preserve">seminal </w:t>
      </w:r>
      <w:r w:rsidR="00C41E11">
        <w:t xml:space="preserve">behavioral </w:t>
      </w:r>
      <w:r w:rsidR="00F04F0F">
        <w:t xml:space="preserve">textbook </w:t>
      </w:r>
      <w:r w:rsidR="00EA5DE7" w:rsidRPr="00EA5DE7">
        <w:rPr>
          <w:i/>
          <w:iCs/>
        </w:rPr>
        <w:t>Tactics of Scientific Research</w:t>
      </w:r>
      <w:r w:rsidR="00EA5DE7">
        <w:t xml:space="preserve"> </w:t>
      </w:r>
      <w:r w:rsidR="00EA5DE7">
        <w:fldChar w:fldCharType="begin"/>
      </w:r>
      <w:r w:rsidR="00EA5DE7">
        <w:instrText xml:space="preserve"> ADDIN ZOTERO_ITEM CSL_CITATION {"citationID":"hLT8l7W8","properties":{"formattedCitation":"(1960)","plainCitation":"(1960)","noteIndex":0},"citationItems":[{"id":15339,"uris":["http://zotero.org/users/1687755/items/DA83YCHJ"],"itemData":{"id":15339,"type":"article-journal","note":"publisher: Basic Books, Incorporated, Pub.","title":"Tactics of scientific research","author":[{"family":"Sidman","given":"Murray"}],"issued":{"date-parts":[["1960"]]}},"label":"page","suppress-author":true}],"schema":"https://github.com/citation-style-language/schema/raw/master/csl-citation.json"} </w:instrText>
      </w:r>
      <w:r w:rsidR="00EA5DE7">
        <w:fldChar w:fldCharType="separate"/>
      </w:r>
      <w:r w:rsidR="00EA5DE7">
        <w:rPr>
          <w:noProof/>
        </w:rPr>
        <w:t>(1960)</w:t>
      </w:r>
      <w:r w:rsidR="00EA5DE7">
        <w:fldChar w:fldCharType="end"/>
      </w:r>
      <w:r w:rsidR="00EA5DE7">
        <w:t xml:space="preserve"> is dedicated to discussion </w:t>
      </w:r>
      <w:r w:rsidR="00A4491E">
        <w:t xml:space="preserve">of the needs for </w:t>
      </w:r>
      <w:r w:rsidR="00EA5DE7">
        <w:t>replication</w:t>
      </w:r>
      <w:r w:rsidR="007748D8">
        <w:t xml:space="preserve"> studies</w:t>
      </w:r>
      <w:r w:rsidR="00A4491E">
        <w:t>, their taxonomy and function, and links between replication and gener</w:t>
      </w:r>
      <w:r w:rsidR="00B81A55">
        <w:t>al</w:t>
      </w:r>
      <w:r w:rsidR="00A4491E">
        <w:t>ization</w:t>
      </w:r>
      <w:r w:rsidR="007748D8">
        <w:t>.</w:t>
      </w:r>
    </w:p>
    <w:p w14:paraId="0536C107" w14:textId="09DC2284" w:rsidR="00EE3D00" w:rsidRDefault="00CE5406" w:rsidP="00EE3D00">
      <w:pPr>
        <w:pStyle w:val="Heading2"/>
      </w:pPr>
      <w:r>
        <w:t>Replicability, s</w:t>
      </w:r>
      <w:r w:rsidR="00EE3D00">
        <w:t>ample size</w:t>
      </w:r>
      <w:r w:rsidR="002A1A80">
        <w:t xml:space="preserve">, </w:t>
      </w:r>
      <w:r>
        <w:t xml:space="preserve">and </w:t>
      </w:r>
      <w:r w:rsidR="00EE3D00">
        <w:t>statistical power</w:t>
      </w:r>
      <w:r w:rsidR="002A1A80">
        <w:t xml:space="preserve"> </w:t>
      </w:r>
    </w:p>
    <w:p w14:paraId="6BAB724E" w14:textId="391951B5" w:rsidR="00F131A9" w:rsidRDefault="00B821C6" w:rsidP="000B4132">
      <w:r>
        <w:t>Statistical power</w:t>
      </w:r>
      <w:r w:rsidR="00992B09">
        <w:t xml:space="preserve"> is</w:t>
      </w:r>
      <w:r>
        <w:t xml:space="preserve"> the probability of detecting a true effect</w:t>
      </w:r>
      <w:r w:rsidR="00BA4B64">
        <w:t xml:space="preserve">, and is synonymous with the </w:t>
      </w:r>
      <w:r w:rsidR="00321EA9">
        <w:t>sensitivity</w:t>
      </w:r>
      <w:r w:rsidR="00BA4B64">
        <w:t xml:space="preserve"> of a test and its False Negative Rate </w:t>
      </w:r>
      <w:r w:rsidR="00BA4B64">
        <w:fldChar w:fldCharType="begin"/>
      </w:r>
      <w:r w:rsidR="00BA4B64">
        <w:instrText xml:space="preserve"> ADDIN ZOTERO_ITEM CSL_CITATION {"citationID":"7cLtET6p","properties":{"formattedCitation":"(Cohen, 1977)","plainCitation":"(Cohen, 1977)","noteIndex":0},"citationItems":[{"id":242,"uris":["http://zotero.org/users/1687755/items/ZQS7NIFP"],"itemData":{"id":242,"type":"book","event-place":"New York","publisher":"Academic Press","publisher-place":"New York","title":"Statistical power analysis for the behavioral sciences","author":[{"family":"Cohen","given":"J"}],"issued":{"date-parts":[["1977"]]}},"label":"page"}],"schema":"https://github.com/citation-style-language/schema/raw/master/csl-citation.json"} </w:instrText>
      </w:r>
      <w:r w:rsidR="00BA4B64">
        <w:fldChar w:fldCharType="separate"/>
      </w:r>
      <w:r w:rsidR="00BA4B64">
        <w:rPr>
          <w:noProof/>
        </w:rPr>
        <w:t>(Cohen, 1977)</w:t>
      </w:r>
      <w:r w:rsidR="00BA4B64">
        <w:fldChar w:fldCharType="end"/>
      </w:r>
      <w:r>
        <w:t xml:space="preserve">. </w:t>
      </w:r>
      <w:r w:rsidR="009F3C2A">
        <w:t xml:space="preserve">Low statistical power in original studies is a key contributor to the Replication Crisis in psychology </w:t>
      </w:r>
      <w:r w:rsidR="00B67B56">
        <w:fldChar w:fldCharType="begin"/>
      </w:r>
      <w:r w:rsidR="00B67B56">
        <w:instrText xml:space="preserve"> ADDIN ZOTERO_ITEM CSL_CITATION {"citationID":"OHaMCzto","properties":{"formattedCitation":"(e.g., Asendorpf et al., 2013; Button et al., 2013; Munaf\\uc0\\u242{} et al., 2017)","plainCitation":"(e.g., Asendorpf et al., 2013; Button et al., 2013; Munafò et al., 2017)","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B67B56">
        <w:fldChar w:fldCharType="separate"/>
      </w:r>
      <w:r w:rsidR="00B67B56" w:rsidRPr="00B67B56">
        <w:rPr>
          <w:lang w:val="en-GB"/>
        </w:rPr>
        <w:t>(e.g., Asendorpf et al., 2013; Button et al., 2013; Munafò et al., 2017)</w:t>
      </w:r>
      <w:r w:rsidR="00B67B56">
        <w:fldChar w:fldCharType="end"/>
      </w:r>
      <w:r w:rsidR="009F3C2A">
        <w:t xml:space="preserve">, with highly powered replications only obtaining the original finding in around one third </w:t>
      </w:r>
      <w:r w:rsidR="009F6545">
        <w:t xml:space="preserve">to one half </w:t>
      </w:r>
      <w:r w:rsidR="009F3C2A">
        <w:t>of studies depending on the definition of successful replication</w:t>
      </w:r>
      <w:r w:rsidR="002A396E">
        <w:t xml:space="preserve">, and effect sizes observed in replication studies are typically only one-third the size of those in original studies </w:t>
      </w:r>
      <w:r w:rsidR="00B67B56">
        <w:fldChar w:fldCharType="begin"/>
      </w:r>
      <w:r w:rsidR="00B67B56">
        <w:instrText xml:space="preserve"> ADDIN ZOTERO_ITEM CSL_CITATION {"citationID":"5TH65s78","properties":{"formattedCitation":"(e.g., Ebersole et al., 2020; Klein et al., 2018; Open Science Collaboration, 2015)","plainCitation":"(e.g., Ebersole et al., 2020; Klein et al., 2018; Open Science Collaboration, 2015)","noteIndex":0},"citationItems":[{"id":15251,"uris":["http://zotero.org/users/1687755/items/39IWJKJL"],"itemData":{"id":15251,"type":"article-journal","abstract":"Replication studies in psychological science sometimes fail to reproduce prior findings. If these studies use methods that are unfaithful to the original study or ineffective in eliciting the phenomenon of interest, then a failure to replicate may be a failure of the protocol rather than a challenge to the original finding. Formal pre-data-collection peer review by experts may address shortcomings and increase replicability rates. We selected 10 replication studies from the Reproducibility Project: Psychology (RP:P; Open Science Collaboration, 2015) for which the original authors had expressed concerns about the replication designs before data collection; only one of these studies had yielded a statistically significant effect (p &lt; .05). Commenters suggested that lack of adherence to expert review and low-powered tests were the reasons that most of these RP:P studies failed to replicate the original effects. We revised the replication protocols and received formal peer review prior to conducting new replication studies. We administered the RP:P and revised protocols in multiple laboratories (median number of laboratories per original study = 6.5, range = 3?9; median total sample = 1,279.5, range = 276?3,512) for high-powered tests of each original finding with both protocols. Overall, following the preregistered analysis plan, we found that the revised protocols produced effect sizes similar to those of the RP:P protocols (?r = .002 or .014, depending on analytic approach). The median effect size for the revised protocols (r = .05) was similar to that of the RP:P protocols (r = .04) and the original RP:P replications (r = .11), and smaller than that of the original studies (r = .37). Analysis of the cumulative evidence across the original studies and the corresponding three replication attempts provided very precise estimates of the 10 tested effects and indicated that their effect sizes (median r = .07, range = .00?.15) were 78% smaller, on average, than the original effect sizes (median r = .37, range = .19?.50).","container-title":"Advances in Methods and Practices in Psychological Science","DOI":"10.1177/2515245920958687","ISSN":"2515-2459","issue":"3","language":"en","note":"publisher: SAGE Publications Inc","page":"309-331","source":"SAGE Journals","title":"Many Labs 5: Testing Pre-Data-Collection Peer Review as an Intervention to Increase Replicability","title-short":"Many Labs 5","volume":"3","author":[{"family":"Ebersole","given":"Charles R."},{"family":"Mathur","given":"Maya B."},{"family":"Baranski","given":"Erica"},{"family":"Bart-Plange","given":"Diane-Jo"},{"family":"Buttrick","given":"Nicholas R."},{"family":"Chartier","given":"Christopher R."},{"family":"Corker","given":"Katherine S."},{"family":"Corley","given":"Martin"},{"family":"Hartshorne","given":"Joshua K."},{"family":"IJzerman","given":"Hans"},{"family":"Lazarević","given":"Ljiljana B."},{"family":"Rabagliati","given":"Hugh"},{"family":"Ropovik","given":"Ivan"},{"family":"Aczel","given":"Balazs"},{"family":"Aeschbach","given":"Lena F."},{"family":"Andrighetto","given":"Luca"},{"family":"Arnal","given":"Jack D."},{"family":"Arrow","given":"Holly"},{"family":"Babincak","given":"Peter"},{"family":"Bakos","given":"Bence E."},{"family":"Baník","given":"Gabriel"},{"family":"Baskin","given":"Ernest"},{"family":"Belopavlović","given":"Radomir"},{"family":"Bernstein","given":"Michael H."},{"family":"Białek","given":"Michał"},{"family":"Bloxsom","given":"Nicholas G."},{"family":"Bodroža","given":"Bojana"},{"family":"Bonfiglio","given":"Diane B. V."},{"family":"Boucher","given":"Leanne"},{"family":"Brühlmann","given":"Florian"},{"family":"Brumbaugh","given":"Claudia C."},{"family":"Casini","given":"Erica"},{"family":"Chen","given":"Yiling"},{"family":"Chiorri","given":"Carlo"},{"family":"Chopik","given":"William J."},{"family":"Christ","given":"Oliver"},{"family":"Ciunci","given":"Antonia M."},{"family":"Claypool","given":"Heather M."},{"family":"Coary","given":"Sean"},{"family":"Čolić","given":"Marija V."},{"family":"Collins","given":"W. Matthew"},{"family":"Curran","given":"Paul G."},{"family":"Day","given":"Chris R."},{"family":"Dering","given":"Benjamin"},{"family":"Dreber","given":"Anna"},{"family":"Edlund","given":"John E."},{"family":"Falcão","given":"Filipe"},{"family":"Fedor","given":"Anna"},{"family":"Feinberg","given":"Lily"},{"family":"Ferguson","given":"Ian R."},{"family":"Ford","given":"Máire"},{"family":"Frank","given":"Michael C."},{"family":"Fryberger","given":"Emily"},{"family":"Garinther","given":"Alexander"},{"family":"Gawryluk","given":"Katarzyna"},{"family":"Ashbaugh","given":"Kayla"},{"family":"Giacomantonio","given":"Mauro"},{"family":"Giessner","given":"Steffen R."},{"family":"Grahe","given":"Jon E."},{"family":"Guadagno","given":"Rosanna E."},{"family":"Hałasa","given":"Ewa"},{"family":"Hancock","given":"Peter J. B."},{"family":"Hilliard","given":"Rias A."},{"family":"Hüffmeier","given":"Joachim"},{"family":"Hughes","given":"Sean"},{"family":"Idzikowska","given":"Katarzyna"},{"family":"Inzlicht","given":"Michael"},{"family":"Jern","given":"Alan"},{"family":"Jiménez-Leal","given":"William"},{"family":"Johannesson","given":"Magnus"},{"family":"Joy-Gaba","given":"Jennifer A."},{"family":"Kauff","given":"Mathias"},{"family":"Kellier","given":"Danielle J."},{"family":"Kessinger","given":"Grecia"},{"family":"Kidwell","given":"Mallory C."},{"family":"Kimbrough","given":"Amanda M."},{"family":"King","given":"Josiah P. J."},{"family":"Kolb","given":"Vanessa S."},{"family":"Kołodziej","given":"Sabina"},{"family":"Kovacs","given":"Marton"},{"family":"Krasuska","given":"Karolina"},{"family":"Kraus","given":"Sue"},{"family":"Krueger","given":"Lacy E."},{"family":"Kuchno","given":"Katarzyna"},{"family":"Lage","given":"Caio Ambrosio"},{"family":"Langford","given":"Eleanor V."},{"family":"Levitan","given":"Carmel A."},{"family":"Lima","given":"Tiago Jessé Souza","non-dropping-particle":"de"},{"family":"Lin","given":"Hause"},{"family":"Lins","given":"Samuel"},{"family":"Loy","given":"Jia E."},{"family":"Manfredi","given":"Dylan"},{"family":"Markiewicz","given":"Łukasz"},{"family":"Menon","given":"Madhavi"},{"family":"Mercier","given":"Brett"},{"family":"Metzger","given":"Mitchell"},{"family":"Meyet","given":"Venus"},{"family":"Millen","given":"Ailsa E."},{"family":"Miller","given":"Jeremy K."},{"family":"Montealegre","given":"Andres"},{"family":"Moore","given":"Don A."},{"family":"Muda","given":"Rafał"},{"family":"Nave","given":"Gideon"},{"family":"Nichols","given":"Austin Lee"},{"family":"Novak","given":"Sarah A."},{"family":"Nunnally","given":"Christian"},{"family":"Orlić","given":"Ana"},{"family":"Palinkas","given":"Anna"},{"family":"Panno","given":"Angelo"},{"family":"Parks","given":"Kimberly P."},{"family":"Pedović","given":"Ivana"},{"family":"Pękala","given":"Emilian"},{"family":"Penner","given":"Matthew R."},{"family":"Pessers","given":"Sebastiaan"},{"family":"Petrović","given":"Boban"},{"family":"Pfeiffer","given":"Thomas"},{"family":"Pieńkosz","given":"Damian"},{"family":"Preti","given":"Emanuele"},{"family":"Purić","given":"Danka"},{"family":"Ramos","given":"Tiago"},{"family":"Ravid","given":"Jonathan"},{"family":"Razza","given":"Timothy S."},{"family":"Rentzsch","given":"Katrin"},{"family":"Richetin","given":"Juliette"},{"family":"Rife","given":"Sean C."},{"family":"Rosa","given":"Anna Dalla"},{"family":"Rudy","given":"Kaylis Hase"},{"family":"Salamon","given":"Janos"},{"family":"Saunders","given":"Blair"},{"family":"Sawicki","given":"Przemysław"},{"family":"Schmidt","given":"Kathleen"},{"family":"Schuepfer","given":"Kurt"},{"family":"Schultze","given":"Thomas"},{"family":"Schulz-Hardt","given":"Stefan"},{"family":"Schütz","given":"Astrid"},{"family":"Shabazian","given":"Ani N."},{"family":"Shubella","given":"Rachel L."},{"family":"Siegel","given":"Adam"},{"family":"Silva","given":"Rúben"},{"family":"Sioma","given":"Barbara"},{"family":"Skorb","given":"Lauren"},{"family":"Souza","given":"Luana Elayne Cunha","non-dropping-particle":"de"},{"family":"Steegen","given":"Sara"},{"family":"Stein","given":"L. A. R."},{"family":"Sternglanz","given":"R. Weylin"},{"family":"Stojilović","given":"Darko"},{"family":"Storage","given":"Daniel"},{"family":"Sullivan","given":"Gavin Brent"},{"family":"Szaszi","given":"Barnabas"},{"family":"Szecsi","given":"Peter"},{"family":"Szöke","given":"Orsolya"},{"family":"Szuts","given":"Attila"},{"family":"Thomae","given":"Manuela"},{"family":"Tidwell","given":"Natasha D."},{"family":"Tocco","given":"Carly"},{"family":"Torka","given":"Ann-Kathrin"},{"family":"Tuerlinckx","given":"Francis"},{"family":"Vanpaemel","given":"Wolf"},{"family":"Vaughn","given":"Leigh Ann"},{"family":"Vianello","given":"Michelangelo"},{"family":"Viganola","given":"Domenico"},{"family":"Vlachou","given":"Maria"},{"family":"Walker","given":"Ryan J."},{"family":"Weissgerber","given":"Sophia C."},{"family":"Wichman","given":"Aaron L."},{"family":"Wiggins","given":"Bradford J."},{"family":"Wolf","given":"Daniel"},{"family":"Wood","given":"Michael J."},{"family":"Zealley","given":"David"},{"family":"Žeželj","given":"Iris"},{"family":"Zrubka","given":"Mark"},{"family":"Nosek","given":"Brian A."}],"issued":{"date-parts":[["2020",9,1]]}},"label":"page","prefix":"e.g., "},{"id":12110,"uris":["http://zotero.org/users/1687755/items/JEVCANT9"],"itemData":{"id":12110,"type":"article-journal","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p &lt; .05), we found that 15 (54%) of the replications provided evidence of a statistically significant effect in the same direction as the original finding. With a strict significance criterion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container-title":"Advances in Methods and Practices in Psychological Science","DOI":"10.1177/2515245918810225","ISSN":"2515-2459, 2515-2467","issue":"4","language":"en","page":"443-490","source":"Crossref","title":"Many Labs 2: Investigating Variation in Replicability Across Samples and Settings","title-short":"Many Labs 2","volume":"1","author":[{"family":"Klein","given":"Richard A."},{"family":"Vianello","given":"Michelangelo"},{"family":"Hasselman","given":"Fred"},{"family":"Adams","given":"Byron G."},{"family":"Adams","given":"Reginald B."},{"family":"Alper","given":"Sinan"},{"family":"Aveyard","given":"Mark"},{"family":"Axt","given":"Jordan R."},{"family":"Babalola","given":"Mayowa T."},{"family":"Bahník","given":"Štěpán"},{"family":"Batra","given":"Rishtee"},{"family":"Berkics","given":"Mihály"},{"family":"Bernstein","given":"Michael J."},{"family":"Berry","given":"Daniel R."},{"family":"Bialobrzeska","given":"Olga"},{"family":"Binan","given":"Evans Dami"},{"family":"Bocian","given":"Konrad"},{"family":"Brandt","given":"Mark J."},{"family":"Busching","given":"Robert"},{"family":"Rédei","given":"Anna Cabak"},{"family":"Cai","given":"Huajian"},{"family":"Cambier","given":"Fanny"},{"family":"Cantarero","given":"Katarzyna"},{"family":"Carmichael","given":"Cheryl L."},{"family":"Ceric","given":"Francisco"},{"family":"Chandler","given":"Jesse"},{"family":"Chang","given":"Jen-Ho"},{"family":"Chatard","given":"Armand"},{"family":"Chen","given":"Eva E."},{"family":"Cheong","given":"Winnee"},{"family":"Cicero","given":"David C."},{"family":"Coen","given":"Sharon"},{"family":"Coleman","given":"Jennifer A."},{"family":"Collisson","given":"Brian"},{"family":"Conway","given":"Morgan A."},{"family":"Corker","given":"Katherine S."},{"family":"Curran","given":"Paul G."},{"family":"Cushman","given":"Fiery"},{"family":"Dagona","given":"Zubairu K."},{"family":"Dalgar","given":"Ilker"},{"family":"Dalla Rosa","given":"Anna"},{"family":"Davis","given":"William E."},{"family":"Bruijn","given":"Maaike","non-dropping-particle":"de"},{"family":"De Schutter","given":"Leander"},{"family":"Devos","given":"Thierry"},{"family":"Vries","given":"Marieke","non-dropping-particle":"de"},{"family":"Doğulu","given":"Canay"},{"family":"Dozo","given":"Nerisa"},{"family":"Dukes","given":"Kristin Nicole"},{"family":"Dunham","given":"Yarrow"},{"family":"Durrheim","given":"Kevin"},{"family":"Ebersole","given":"Charles R."},{"family":"Edlund","given":"John E."},{"family":"Eller","given":"Anja"},{"family":"English","given":"Alexander Scott"},{"family":"Finck","given":"Carolyn"},{"family":"Frankowska","given":"Natalia"},{"family":"Freyre","given":"Miguel-Ángel"},{"family":"Friedman","given":"Mike"},{"family":"Galliani","given":"Elisa Maria"},{"family":"Gandi","given":"Joshua C."},{"family":"Ghoshal","given":"Tanuka"},{"family":"Giessner","given":"Steffen R."},{"family":"Gill","given":"Tripat"},{"family":"Gnambs","given":"Timo"},{"family":"Gómez","given":"Ángel"},{"family":"González","given":"Roberto"},{"family":"Graham","given":"Jesse"},{"family":"Grahe","given":"Jon E."},{"family":"Grahek","given":"Ivan"},{"family":"Green","given":"Eva G. T."},{"family":"Hai","given":"Kakul"},{"family":"Haigh","given":"Matthew"},{"family":"Haines","given":"Elizabeth L."},{"family":"Hall","given":"Michael P."},{"family":"Heffernan","given":"Marie E."},{"family":"Hicks","given":"Joshua A."},{"family":"Houdek","given":"Petr"},{"family":"Huntsinger","given":"Jeffrey R."},{"family":"Huynh","given":"Ho Phi"},{"family":"IJzerman","given":"Hans"},{"family":"Inbar","given":"Yoel"},{"family":"Innes-Ker","given":"Åse H."},{"family":"Jiménez-Leal","given":"William"},{"family":"John","given":"Melissa-Sue"},{"family":"Joy-Gaba","given":"Jennifer A."},{"family":"Kamiloğlu","given":"Roza G."},{"family":"Kappes","given":"Heather Barry"},{"family":"Karabati","given":"Serdar"},{"family":"Karick","given":"Haruna"},{"family":"Keller","given":"Victor N."},{"family":"Kende","given":"Anna"},{"family":"Kervyn","given":"Nicolas"},{"family":"Knežević","given":"Goran"},{"family":"Kovacs","given":"Carrie"},{"family":"Krueger","given":"Lacy E."},{"family":"Kurapov","given":"German"},{"family":"Kurtz","given":"Jamie"},{"family":"Lakens","given":"Daniël"},{"family":"Lazarević","given":"Ljiljana B."},{"family":"Levitan","given":"Carmel A."},{"family":"Lewis","given":"Neil A."},{"family":"Lins","given":"Samuel"},{"family":"Lipsey","given":"Nikolette P."},{"family":"Losee","given":"Joy E."},{"family":"Maassen","given":"Esther"},{"family":"Maitner","given":"Angela T."},{"family":"Malingumu","given":"Winfrida"},{"family":"Mallett","given":"Robyn K."},{"family":"Marotta","given":"Satia A."},{"family":"Međedović","given":"Janko"},{"family":"Mena-Pacheco","given":"Fernando"},{"family":"Milfont","given":"Taciano L."},{"family":"Morris","given":"Wendy L."},{"family":"Murphy","given":"Sean C."},{"family":"Myachykov","given":"Andriy"},{"family":"Neave","given":"Nick"},{"family":"Neijenhuijs","given":"Koen"},{"family":"Nelson","given":"Anthony J."},{"family":"Neto","given":"Félix"},{"family":"Lee Nichols","given":"Austin"},{"family":"Ocampo","given":"Aaron"},{"family":"O’Donnell","given":"Susan L."},{"family":"Oikawa","given":"Haruka"},{"family":"Oikawa","given":"Masanori"},{"family":"Ong","given":"Elsie"},{"family":"Orosz","given":"Gábor"},{"family":"Osowiecka","given":"Malgorzata"},{"family":"Packard","given":"Grant"},{"family":"Pérez-Sánchez","given":"Rolando"},{"family":"Petrović","given":"Boban"},{"family":"Pilati","given":"Ronaldo"},{"family":"Pinter","given":"Brad"},{"family":"Podesta","given":"Lysandra"},{"family":"Pogge","given":"Gabrielle"},{"family":"Pollmann","given":"Monique M. H."},{"family":"Rutchick","given":"Abraham M."},{"family":"Saavedra","given":"Patricio"},{"family":"Saeri","given":"Alexander K."},{"family":"Salomon","given":"Erika"},{"family":"Schmidt","given":"Kathleen"},{"family":"Schönbrodt","given":"Felix D."},{"family":"Sekerdej","given":"Maciej B."},{"family":"Sirlopú","given":"David"},{"family":"Skorinko","given":"Jeanine L. M."},{"family":"Smith","given":"Michael A."},{"family":"Smith-Castro","given":"Vanessa"},{"family":"Smolders","given":"Karin C. H. J."},{"family":"Sobkow","given":"Agata"},{"family":"Sowden","given":"Walter"},{"family":"Spachtholz","given":"Philipp"},{"family":"Srivastava","given":"Manini"},{"family":"Steiner","given":"Troy G."},{"family":"Stouten","given":"Jeroen"},{"family":"Street","given":"Chris N. H."},{"family":"Sundfelt","given":"Oskar K."},{"family":"Szeto","given":"Stephanie"},{"family":"Szumowska","given":"Ewa"},{"family":"Tang","given":"Andrew C. W."},{"family":"Tanzer","given":"Norbert"},{"family":"Tear","given":"Morgan J."},{"family":"Theriault","given":"Jordan"},{"family":"Thomae","given":"Manuela"},{"family":"Torres","given":"David"},{"family":"Traczyk","given":"Jakub"},{"family":"Tybur","given":"Joshua M."},{"family":"Ujhelyi","given":"Adrienn"},{"family":"Aert","given":"Robbie C. M.","non-dropping-particle":"van"},{"family":"Assen","given":"Marcel A. L. M.","non-dropping-particle":"van"},{"family":"Hulst","given":"Marije","non-dropping-particle":"van der"},{"family":"Lange","given":"Paul A. M.","non-dropping-particle":"van"},{"family":"Veer","given":"Anna Elisabeth","non-dropping-particle":"van ’t"},{"family":"Vásquez- Echeverría","given":"Alejandro"},{"family":"Ann Vaughn","given":"Leigh"},{"family":"Vázquez","given":"Alexandra"},{"family":"Vega","given":"Luis Diego"},{"family":"Verniers","given":"Catherine"},{"family":"Verschoor","given":"Mark"},{"family":"Voermans","given":"Ingrid P. J."},{"family":"Vranka","given":"Marek A."},{"family":"Welch","given":"Cheryl"},{"family":"Wichman","given":"Aaron L."},{"family":"Williams","given":"Lisa A."},{"family":"Wood","given":"Michael"},{"family":"Woodzicka","given":"Julie A."},{"family":"Wronska","given":"Marta K."},{"family":"Young","given":"Liane"},{"family":"Zelenski","given":"John M."},{"family":"Zhijia","given":"Zeng"},{"family":"Nosek","given":"Brian A."}],"issued":{"date-parts":[["2018",12]]}}},{"id":6010,"uris":["http://zotero.org/users/1687755/items/4A57CZ5R"],"itemData":{"id":6010,"type":"article-journal","abstract":"Empirically analyzing empirical evidence\n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Science, this issue 10.1126/science.aac4716\nStructured Abstract\n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 &lt;img class=\"fragment-image\" src=\"https://d2ufo47lrtsv5s.cloudfront.net/content/sci/349/6251/aac4716/F1.medium.gif\"/&gt; Download high-res image Open in new tab Download Powerpoint 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A large-scale assessment suggests that experimental reproducibility in psychology leaves a lot to be desired.\nA large-scale assessment suggests that experimental reproducibility in psychology leaves a lot to be desired.","container-title":"Science","DOI":"10.1126/science.aac4716","ISSN":"0036-8075, 1095-9203","issue":"6251","language":"en","license":"Copyright © 2015, American Association for the Advancement of Science","note":"PMID: 26315443","page":"aac4716","source":"science.sciencemag.org","title":"Estimating the reproducibility of psychological science","volume":"349","author":[{"literal":"Open Science Collaboration"}],"issued":{"date-parts":[["2015",8,28]]}}}],"schema":"https://github.com/citation-style-language/schema/raw/master/csl-citation.json"} </w:instrText>
      </w:r>
      <w:r w:rsidR="00B67B56">
        <w:fldChar w:fldCharType="separate"/>
      </w:r>
      <w:r w:rsidR="00B67B56">
        <w:rPr>
          <w:noProof/>
        </w:rPr>
        <w:t>(e.g., Ebersole et al., 2020; Klein et al., 2018; Open Science Collaboration, 2015)</w:t>
      </w:r>
      <w:r w:rsidR="00B67B56">
        <w:fldChar w:fldCharType="end"/>
      </w:r>
      <w:r w:rsidR="002A396E">
        <w:t>.</w:t>
      </w:r>
      <w:r w:rsidR="002B6D79">
        <w:t xml:space="preserve"> </w:t>
      </w:r>
      <w:r w:rsidR="009F3C2A" w:rsidRPr="00396130">
        <w:t xml:space="preserve">Journals that publish underpowered studies </w:t>
      </w:r>
      <w:r w:rsidR="009F3C2A">
        <w:t xml:space="preserve">are likely to </w:t>
      </w:r>
      <w:r w:rsidR="009F3C2A" w:rsidRPr="00396130">
        <w:t xml:space="preserve">publish a greater proportion of </w:t>
      </w:r>
      <w:r w:rsidR="009F3C2A">
        <w:t xml:space="preserve">conclusions that are false positives </w:t>
      </w:r>
      <w:r w:rsidR="009F3C2A">
        <w:fldChar w:fldCharType="begin"/>
      </w:r>
      <w:r w:rsidR="009F3C2A">
        <w:instrText xml:space="preserve"> ADDIN ZOTERO_ITEM CSL_CITATION {"citationID":"40gqsOwG","properties":{"formattedCitation":"(Bakker et al., 2012; Ioannidis, 2005)","plainCitation":"(Bakker et al., 2012; Ioannidis, 2005)","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5913,"uris":["http://zotero.org/users/1687755/items/ZKH6D6U3"],"itemData":{"id":5913,"type":"article-journal","abstract":"Published research findings are sometimes refuted by subsequent evidence, says Ioannidis, with ensuing confusion and disappointment.","container-title":"PLOS Medicine","DOI":"10.1371/journal.pmed.0020124","ISSN":"1549-1676","issue":"8","journalAbbreviation":"PLOS Medicine","page":"e124","source":"PLoS Journals","title":"Why Most Published Research Findings Are False","volume":"2","author":[{"family":"Ioannidis","given":"John P. A."}],"issued":{"date-parts":[["2005",8,30]]}}}],"schema":"https://github.com/citation-style-language/schema/raw/master/csl-citation.json"} </w:instrText>
      </w:r>
      <w:r w:rsidR="009F3C2A">
        <w:fldChar w:fldCharType="separate"/>
      </w:r>
      <w:r w:rsidR="009F3C2A">
        <w:rPr>
          <w:noProof/>
        </w:rPr>
        <w:t>(Bakker et al., 2012; Ioannidis, 2005)</w:t>
      </w:r>
      <w:r w:rsidR="009F3C2A">
        <w:fldChar w:fldCharType="end"/>
      </w:r>
      <w:r w:rsidR="009F3C2A">
        <w:t>.</w:t>
      </w:r>
      <w:r w:rsidR="000B4132">
        <w:t xml:space="preserve"> As such, in reaction to the </w:t>
      </w:r>
      <w:r w:rsidR="006F293A">
        <w:t>R</w:t>
      </w:r>
      <w:r w:rsidR="000B4132">
        <w:t xml:space="preserve">eplication </w:t>
      </w:r>
      <w:r w:rsidR="006F293A">
        <w:t>C</w:t>
      </w:r>
      <w:r w:rsidR="000B4132">
        <w:t xml:space="preserve">risis in psychology, many have called for psychology research to employ higher powered tests and therefore larger sample sizes </w:t>
      </w:r>
      <w:r w:rsidR="000B4132">
        <w:fldChar w:fldCharType="begin"/>
      </w:r>
      <w:r w:rsidR="00B67B56">
        <w:instrText xml:space="preserve"> ADDIN ZOTERO_ITEM CSL_CITATION {"citationID":"19okOkrQ","properties":{"formattedCitation":"(e.g., Asendorpf et al., 2013; Button et al., 2013; Munaf\\uc0\\u242{} et al., 2017; Wagenmakers et al., 2012)","plainCitation":"(e.g., Asendorpf et al., 2013; Button et al., 2013; Munafò et al., 2017; Wagenmakers et al., 2012)","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id":3250,"uris":["http://zotero.org/users/1687755/items/I7M5WU62"],"itemData":{"id":3250,"type":"article-journal","container-title":"Perspectives on Psychological Science","DOI":"10.1177/1745691612463078","ISSN":"1745-6916, 1745-6924","issue":"6","language":"en","page":"632-638","source":"CrossRef","title":"An agenda for purely confirmatory research","volume":"7","author":[{"family":"Wagenmakers","given":"E.-J."},{"family":"Wetzels","given":"R."},{"family":"Borsboom","given":"D."},{"family":"Maas","given":"H. L. J.","non-dropping-particle":"van der"},{"family":"Kievit","given":"R. A."}],"issued":{"date-parts":[["2012",11,1]]}}}],"schema":"https://github.com/citation-style-language/schema/raw/master/csl-citation.json"} </w:instrText>
      </w:r>
      <w:r w:rsidR="000B4132">
        <w:fldChar w:fldCharType="separate"/>
      </w:r>
      <w:r w:rsidR="00B67B56" w:rsidRPr="00B67B56">
        <w:rPr>
          <w:lang w:val="en-GB"/>
        </w:rPr>
        <w:t>(e.g., Asendorpf et al., 2013; Button et al., 2013; Munafò et al., 2017; Wagenmakers et al., 2012)</w:t>
      </w:r>
      <w:r w:rsidR="000B4132">
        <w:fldChar w:fldCharType="end"/>
      </w:r>
      <w:r w:rsidR="000B4132">
        <w:t xml:space="preserve">. </w:t>
      </w:r>
    </w:p>
    <w:p w14:paraId="0A1B43FE" w14:textId="371E7EB5" w:rsidR="00B22FAC" w:rsidRDefault="00B22FAC" w:rsidP="009F4049">
      <w:r>
        <w:t xml:space="preserve">Along with the False Positive Rate (i.e., </w:t>
      </w:r>
      <w:r w:rsidRPr="004E2917">
        <w:t>α</w:t>
      </w:r>
      <w:r w:rsidR="0065112A">
        <w:t>-</w:t>
      </w:r>
      <w:r>
        <w:t xml:space="preserve">level, typically &lt; .05), statistical power is one of two key properties of inference via NHST that defines the long-run error rates of the inferences we make from data. </w:t>
      </w:r>
      <w:r>
        <w:t xml:space="preserve">Power is generally a less familiar concept than </w:t>
      </w:r>
      <w:r w:rsidRPr="004E2917">
        <w:t>α</w:t>
      </w:r>
      <w:r>
        <w:t xml:space="preserve"> level for many researchers, but it is so central to our ability to make inferences from data </w:t>
      </w:r>
      <w:r w:rsidR="00B67B56">
        <w:fldChar w:fldCharType="begin"/>
      </w:r>
      <w:r w:rsidR="00B67B56">
        <w:instrText xml:space="preserve"> ADDIN ZOTERO_ITEM CSL_CITATION {"citationID":"p9pJJbaF","properties":{"formattedCitation":"(Cohen, 1992)","plainCitation":"(Cohen, 1992)","noteIndex":0},"citationItems":[{"id":12306,"uris":["http://zotero.org/users/1687755/items/FR8CL88W"],"itemData":{"id":12306,"type":"article-journal","container-title":"Psychological bulletin","DOI":"10.1037/0033-2909.112.1.155","issue":"1","note":"publisher: American Psychological Association","page":"155","title":"A power primer","volume":"112","author":[{"family":"Cohen","given":"Jacob"}],"issued":{"date-parts":[["1992"]]}}}],"schema":"https://github.com/citation-style-language/schema/raw/master/csl-citation.json"} </w:instrText>
      </w:r>
      <w:r w:rsidR="00B67B56">
        <w:fldChar w:fldCharType="separate"/>
      </w:r>
      <w:r w:rsidR="00B67B56">
        <w:rPr>
          <w:noProof/>
        </w:rPr>
        <w:t>(Cohen, 1992)</w:t>
      </w:r>
      <w:r w:rsidR="00B67B56">
        <w:fldChar w:fldCharType="end"/>
      </w:r>
      <w:r>
        <w:t xml:space="preserve">. </w:t>
      </w:r>
      <w:r w:rsidR="004710E4">
        <w:t xml:space="preserve">Nonetheless, for decades, statistical power remained very low in the behavioral sciences </w:t>
      </w:r>
      <w:r w:rsidR="004710E4">
        <w:fldChar w:fldCharType="begin"/>
      </w:r>
      <w:r w:rsidR="004710E4">
        <w:instrText xml:space="preserve"> ADDIN ZOTERO_ITEM CSL_CITATION {"citationID":"1iy97U6Y","properties":{"formattedCitation":"(i.e., around .46: Cohen, 1990)","plainCitation":"(i.e., around .46: Cohen, 1990)","noteIndex":0},"citationItems":[{"id":15294,"uris":["http://zotero.org/users/1687755/items/A8L2Y9FT"],"itemData":{"id":15294,"type":"article-journal","container-title":"American Psychologist","DOI":"10.1037/0003-066X.45.12.1304","issue":"12","title":"Things I have learned (so far)","volume":"45","author":[{"family":"Cohen","given":"Jacob"}],"issued":{"date-parts":[["1990"]]}},"label":"page","prefix":"i.e., around .46: "}],"schema":"https://github.com/citation-style-language/schema/raw/master/csl-citation.json"} </w:instrText>
      </w:r>
      <w:r w:rsidR="004710E4">
        <w:fldChar w:fldCharType="separate"/>
      </w:r>
      <w:r w:rsidR="004710E4">
        <w:rPr>
          <w:noProof/>
        </w:rPr>
        <w:t>(i.e., around .46: Cohen, 1990)</w:t>
      </w:r>
      <w:r w:rsidR="004710E4">
        <w:fldChar w:fldCharType="end"/>
      </w:r>
      <w:r w:rsidR="004710E4">
        <w:t>. Additionally, r</w:t>
      </w:r>
      <w:r>
        <w:t xml:space="preserve">esearch has shown that researchers’ intuitions about the statistical power implied by rules-of-thumb sample sizes are inaccurate and overestimate power </w:t>
      </w:r>
      <w:r>
        <w:fldChar w:fldCharType="begin"/>
      </w:r>
      <w:r>
        <w:instrText xml:space="preserve"> ADDIN ZOTERO_ITEM CSL_CITATION {"citationID":"pplh8kQw","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page":"0956797616647519","source":"pss.sagepub.com","title":"Researchers’ Intuitions About Power in Psychological Research","author":[{"family":"Bakker","given":"Marjan"},{"family":"Hartgerink","given":"Chris H. J."},{"family":"Wicherts","given":"Jelte M."},{"family":"Maas","given":"Han L. J.","dropping-particle":"van der"}],"issued":{"date-parts":[["2016",6,28]]}}}],"schema":"https://github.com/citation-style-language/schema/raw/master/csl-citation.json"} </w:instrText>
      </w:r>
      <w:r>
        <w:fldChar w:fldCharType="separate"/>
      </w:r>
      <w:r>
        <w:rPr>
          <w:noProof/>
        </w:rPr>
        <w:t>(Bakker et al., 2016)</w:t>
      </w:r>
      <w:r>
        <w:fldChar w:fldCharType="end"/>
      </w:r>
      <w:r>
        <w:t xml:space="preserve">. </w:t>
      </w:r>
    </w:p>
    <w:p w14:paraId="4534ADC5" w14:textId="293AD9D0" w:rsidR="00E54A37" w:rsidRDefault="00F131A9" w:rsidP="00467109">
      <w:r>
        <w:t>In order to assess the efficacy of this</w:t>
      </w:r>
      <w:r w:rsidR="000277A5">
        <w:t xml:space="preserve"> </w:t>
      </w:r>
      <w:r w:rsidR="004710E4">
        <w:t xml:space="preserve">more recent </w:t>
      </w:r>
      <w:r>
        <w:t xml:space="preserve">call for </w:t>
      </w:r>
      <w:r w:rsidR="000277A5">
        <w:t>higher power</w:t>
      </w:r>
      <w:r w:rsidR="004710E4">
        <w:t xml:space="preserve"> motivated by the </w:t>
      </w:r>
      <w:r w:rsidR="00050880">
        <w:t>R</w:t>
      </w:r>
      <w:r w:rsidR="004710E4">
        <w:t xml:space="preserve">eplication </w:t>
      </w:r>
      <w:r w:rsidR="00050880">
        <w:t>C</w:t>
      </w:r>
      <w:r w:rsidR="004710E4">
        <w:t>risis</w:t>
      </w:r>
      <w:r w:rsidR="000277A5">
        <w:t xml:space="preserve">, </w:t>
      </w:r>
      <w:r>
        <w:t xml:space="preserve">on the sample sizes employed in published research, Fraley and colleagues </w:t>
      </w:r>
      <w:r>
        <w:fldChar w:fldCharType="begin"/>
      </w:r>
      <w:r>
        <w:instrText xml:space="preserve"> ADDIN ZOTERO_ITEM CSL_CITATION {"citationID":"LkXaamNb","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fldChar w:fldCharType="separate"/>
      </w:r>
      <w:r>
        <w:rPr>
          <w:noProof/>
        </w:rPr>
        <w:t>(Fraley et al., 2022; Fraley &amp; Vazire, 2014)</w:t>
      </w:r>
      <w:r>
        <w:fldChar w:fldCharType="end"/>
      </w:r>
      <w:r w:rsidR="000277A5">
        <w:t xml:space="preserve"> quantified the median sample size employed in articles published in nine personality and social psychology journals between 2011 </w:t>
      </w:r>
      <w:r w:rsidR="009700F2">
        <w:t xml:space="preserve">(arguably the start of the </w:t>
      </w:r>
      <w:r w:rsidR="00805F6D">
        <w:t>R</w:t>
      </w:r>
      <w:r w:rsidR="009700F2">
        <w:t xml:space="preserve">eplication </w:t>
      </w:r>
      <w:r w:rsidR="00805F6D">
        <w:t>C</w:t>
      </w:r>
      <w:r w:rsidR="009700F2">
        <w:t xml:space="preserve">risis) </w:t>
      </w:r>
      <w:r w:rsidR="000277A5">
        <w:t>and 2019</w:t>
      </w:r>
      <w:r w:rsidR="00962EED">
        <w:t xml:space="preserve">. Fraley and colleagues (2022) </w:t>
      </w:r>
      <w:r w:rsidR="008D5FDD">
        <w:t>observed that median sample sizes</w:t>
      </w:r>
      <w:r w:rsidR="00962EED">
        <w:t>,</w:t>
      </w:r>
      <w:r w:rsidR="008D5FDD">
        <w:t xml:space="preserve"> and therefore implied statistical power</w:t>
      </w:r>
      <w:r w:rsidR="00962EED">
        <w:t>,</w:t>
      </w:r>
      <w:r w:rsidR="008D5FDD">
        <w:t xml:space="preserve"> have indeed increased over the last decade in social and personality psychology research, from very poor </w:t>
      </w:r>
      <w:r w:rsidR="00962EED">
        <w:t>(</w:t>
      </w:r>
      <w:r w:rsidR="006848D7">
        <w:t xml:space="preserve">circa </w:t>
      </w:r>
      <w:r w:rsidR="00654B67">
        <w:t>.50</w:t>
      </w:r>
      <w:r w:rsidR="007224E3">
        <w:t xml:space="preserve"> in 2011</w:t>
      </w:r>
      <w:r w:rsidR="00962EED">
        <w:t xml:space="preserve">) </w:t>
      </w:r>
      <w:r w:rsidR="008D5FDD">
        <w:t>to acceptable</w:t>
      </w:r>
      <w:r w:rsidR="00962EED">
        <w:t xml:space="preserve"> </w:t>
      </w:r>
      <w:r w:rsidR="00654B67">
        <w:t>(c</w:t>
      </w:r>
      <w:r w:rsidR="006848D7">
        <w:t>irca</w:t>
      </w:r>
      <w:r w:rsidR="00654B67">
        <w:t xml:space="preserve"> .</w:t>
      </w:r>
      <w:r w:rsidR="006848D7">
        <w:t>9</w:t>
      </w:r>
      <w:r w:rsidR="00654B67">
        <w:t>0</w:t>
      </w:r>
      <w:r w:rsidR="007224E3">
        <w:t xml:space="preserve"> in 2019</w:t>
      </w:r>
      <w:r w:rsidR="00962EED">
        <w:t xml:space="preserve">). </w:t>
      </w:r>
      <w:r w:rsidR="003E59EA">
        <w:t xml:space="preserve">In doing so, the Fraley and colleagues </w:t>
      </w:r>
      <w:r w:rsidR="003E59EA">
        <w:fldChar w:fldCharType="begin"/>
      </w:r>
      <w:r w:rsidR="00BA4B64">
        <w:instrText xml:space="preserve"> ADDIN ZOTERO_ITEM CSL_CITATION {"citationID":"p6Swh74v","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rsidR="003E59EA">
        <w:fldChar w:fldCharType="separate"/>
      </w:r>
      <w:r w:rsidR="003E59EA">
        <w:rPr>
          <w:noProof/>
        </w:rPr>
        <w:t>(Fraley et al., 2022; Fraley &amp; Vazire, 2014)</w:t>
      </w:r>
      <w:r w:rsidR="003E59EA">
        <w:fldChar w:fldCharType="end"/>
      </w:r>
      <w:r w:rsidR="003E59EA">
        <w:t xml:space="preserve"> provided </w:t>
      </w:r>
      <w:r w:rsidR="00C63644">
        <w:t xml:space="preserve">both </w:t>
      </w:r>
      <w:r w:rsidR="003E59EA">
        <w:t>a relatively simpl</w:t>
      </w:r>
      <w:r w:rsidR="00C63644">
        <w:t>e</w:t>
      </w:r>
      <w:r w:rsidR="003E59EA">
        <w:t xml:space="preserve"> method </w:t>
      </w:r>
      <w:r w:rsidR="00390D5C">
        <w:t>to assess the implied power across a body of work</w:t>
      </w:r>
      <w:r w:rsidR="00C63644">
        <w:t xml:space="preserve"> and a useful dataset to compare other fields against. </w:t>
      </w:r>
    </w:p>
    <w:p w14:paraId="484274B1" w14:textId="7E8B7689" w:rsidR="008D5FDD" w:rsidRDefault="009A4785" w:rsidP="00467109">
      <w:r>
        <w:t xml:space="preserve">The current study employs this method to provide one of the first examinations of a key determinant of the replicability of research in an area of </w:t>
      </w:r>
      <w:r w:rsidR="00544AAF">
        <w:t xml:space="preserve">work relevant to both behaviorism and Contextual Behavioural Science. </w:t>
      </w:r>
      <w:r w:rsidR="00E54A37">
        <w:t>The stated goal of CBS is “c</w:t>
      </w:r>
      <w:r w:rsidR="00E54A37" w:rsidRPr="00E54A37">
        <w:t>reating a science more adequate to the challenge of the human condition</w:t>
      </w:r>
      <w:r w:rsidR="00E54A37">
        <w:t xml:space="preserve">” </w:t>
      </w:r>
      <w:r w:rsidR="00E54A37">
        <w:fldChar w:fldCharType="begin"/>
      </w:r>
      <w:r w:rsidR="00E54A37">
        <w:instrText xml:space="preserve"> ADDIN ZOTERO_ITEM CSL_CITATION {"citationID":"OnJwn3Ce","properties":{"formattedCitation":"(Hayes et al., 2012)","plainCitation":"(Hayes et al., 2012)","noteIndex":0},"citationItems":[{"id":203,"uris":["http://zotero.org/users/1687755/items/73MZ4GVZ"],"itemData":{"id":203,"type":"article-journal","container-title":"Journal of Contextual Behavioral Science","DOI":"10.1016/j.jcbs.2012.09.004","ISSN":"22121447","issue":"1-2","language":"en","page":"1-16","source":"CrossRef","title":"Contextual Behavioral Science: Creating a science more adequate to the challenge of the human condition","title-short":"Contextual Behavioral Science","volume":"1","author":[{"family":"Hayes","given":"Steven C."},{"family":"Barnes-Holmes","given":"Dermot"},{"family":"Wilson","given":"Kelly G."}],"issued":{"date-parts":[["2012",12]]}}}],"schema":"https://github.com/citation-style-language/schema/raw/master/csl-citation.json"} </w:instrText>
      </w:r>
      <w:r w:rsidR="00E54A37">
        <w:fldChar w:fldCharType="separate"/>
      </w:r>
      <w:r w:rsidR="00E54A37">
        <w:rPr>
          <w:noProof/>
        </w:rPr>
        <w:t>(Hayes et al., 2012)</w:t>
      </w:r>
      <w:r w:rsidR="00E54A37">
        <w:fldChar w:fldCharType="end"/>
      </w:r>
      <w:r w:rsidR="00E54A37">
        <w:t xml:space="preserve">. Efforts to meet this noble goal would be aided by scientific findings that are reliable, reproducible, and replicable </w:t>
      </w:r>
      <w:r w:rsidR="00E54A37">
        <w:fldChar w:fldCharType="begin"/>
      </w:r>
      <w:r w:rsidR="00E54A37">
        <w:instrText xml:space="preserve"> ADDIN ZOTERO_ITEM CSL_CITATION {"citationID":"FtLAa9Be","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E54A37">
        <w:fldChar w:fldCharType="separate"/>
      </w:r>
      <w:r w:rsidR="00E54A37" w:rsidRPr="00E54A37">
        <w:rPr>
          <w:lang w:val="en-GB"/>
        </w:rPr>
        <w:t>(Munafò et al., 2017)</w:t>
      </w:r>
      <w:r w:rsidR="00E54A37">
        <w:fldChar w:fldCharType="end"/>
      </w:r>
      <w:r w:rsidR="00CD2253">
        <w:t>. This fact was recently recognized by leadership within the CBS community</w:t>
      </w:r>
      <w:r w:rsidR="00692FCC">
        <w:t xml:space="preserve"> </w:t>
      </w:r>
      <w:r w:rsidR="00692FCC">
        <w:fldChar w:fldCharType="begin"/>
      </w:r>
      <w:r w:rsidR="00692FCC">
        <w:instrText xml:space="preserve"> ADDIN ZOTERO_ITEM CSL_CITATION {"citationID":"heoXZHIO","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rsidR="00692FCC">
        <w:fldChar w:fldCharType="separate"/>
      </w:r>
      <w:r w:rsidR="00692FCC">
        <w:rPr>
          <w:noProof/>
        </w:rPr>
        <w:t>(Task Force on the Strategies and Tactics of Contextual Behavioral Science Research, 2021)</w:t>
      </w:r>
      <w:r w:rsidR="00692FCC">
        <w:fldChar w:fldCharType="end"/>
      </w:r>
      <w:r w:rsidR="00CD2253">
        <w:t>,</w:t>
      </w:r>
      <w:r w:rsidR="00692FCC">
        <w:t xml:space="preserve"> </w:t>
      </w:r>
      <w:r w:rsidR="00CD2253">
        <w:t>which served as motivation for the current work.</w:t>
      </w:r>
    </w:p>
    <w:p w14:paraId="7FF2EA5D" w14:textId="2B6C4265" w:rsidR="004003B9" w:rsidRDefault="004003B9" w:rsidP="004003B9">
      <w:pPr>
        <w:pStyle w:val="Heading2"/>
      </w:pPr>
      <w:r>
        <w:t>The Implicit Relational Assessment Procedure</w:t>
      </w:r>
      <w:r w:rsidR="00D97BB6">
        <w:t xml:space="preserve"> (IRAP</w:t>
      </w:r>
      <w:r w:rsidR="00DF62D5">
        <w:t>)</w:t>
      </w:r>
    </w:p>
    <w:p w14:paraId="2CC76454" w14:textId="7260D663" w:rsidR="002A396E" w:rsidRDefault="00406310" w:rsidP="009F4049">
      <w:r>
        <w:t>T</w:t>
      </w:r>
      <w:r w:rsidRPr="006E4762">
        <w:t xml:space="preserve">he Implicit Relational Assessment Procedure </w:t>
      </w:r>
      <w:r w:rsidRPr="006E4762">
        <w:fldChar w:fldCharType="begin"/>
      </w:r>
      <w:r>
        <w:instrText xml:space="preserve"> ADDIN ZOTERO_ITEM CSL_CITATION {"citationID":"BLXGy0wQ","properties":{"formattedCitation":"(IRAP: Barnes-Holmes et al., 2006)","plainCitation":"(IRAP: Barnes-Holmes et al., 2006)","noteIndex":0},"citationItems":[{"id":267,"uris":["http://zotero.org/users/1687755/items/A8CJRWUP"],"itemData":{"id":267,"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IRAP:"}],"schema":"https://github.com/citation-style-language/schema/raw/master/csl-citation.json"} </w:instrText>
      </w:r>
      <w:r w:rsidRPr="006E4762">
        <w:fldChar w:fldCharType="separate"/>
      </w:r>
      <w:r>
        <w:t>(IRAP: Barnes-Holmes et al., 2006)</w:t>
      </w:r>
      <w:r w:rsidRPr="006E4762">
        <w:fldChar w:fldCharType="end"/>
      </w:r>
      <w:r>
        <w:t xml:space="preserve"> is a reaction-time based task used variously as a</w:t>
      </w:r>
      <w:r w:rsidR="00D97BB6">
        <w:t xml:space="preserve"> measure of </w:t>
      </w:r>
      <w:r>
        <w:t xml:space="preserve">implicit </w:t>
      </w:r>
      <w:r w:rsidR="00D97BB6">
        <w:t xml:space="preserve">attitudes </w:t>
      </w:r>
      <w:r w:rsidR="00ED24BD">
        <w:t xml:space="preserve">in implicit social cognition research </w:t>
      </w:r>
      <w:r>
        <w:t xml:space="preserve">and a measure of the strength of relational responding </w:t>
      </w:r>
      <w:r w:rsidR="00292896">
        <w:t xml:space="preserve">within Contextual Behavioral Science research </w:t>
      </w:r>
      <w:r>
        <w:fldChar w:fldCharType="begin"/>
      </w:r>
      <w:r>
        <w:instrText xml:space="preserve"> ADDIN ZOTERO_ITEM CSL_CITATION {"citationID":"Vwu1m4bz","properties":{"formattedCitation":"(Hughes et al., 2012)","plainCitation":"(Hughes et al., 2012)","noteIndex":0},"citationItems":[{"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fldChar w:fldCharType="separate"/>
      </w:r>
      <w:r>
        <w:rPr>
          <w:noProof/>
        </w:rPr>
        <w:t>(Hughes et al., 2012)</w:t>
      </w:r>
      <w:r>
        <w:fldChar w:fldCharType="end"/>
      </w:r>
      <w:r>
        <w:t xml:space="preserve">. </w:t>
      </w:r>
      <w:r w:rsidR="00076F37">
        <w:t>One</w:t>
      </w:r>
      <w:r w:rsidR="00D97BB6">
        <w:t xml:space="preserve"> meta-analysis sugges</w:t>
      </w:r>
      <w:r w:rsidR="00076F37">
        <w:t>ted</w:t>
      </w:r>
      <w:r w:rsidR="00D97BB6">
        <w:t xml:space="preserve"> that the IRAP demonstrates </w:t>
      </w:r>
      <w:r w:rsidR="00076F37">
        <w:t xml:space="preserve">relatively high </w:t>
      </w:r>
      <w:r w:rsidR="00D97BB6">
        <w:t>criterion validity</w:t>
      </w:r>
      <w:r w:rsidR="00076F37">
        <w:t xml:space="preserve"> compared to other implicit measures such as the Implicit Association Test </w:t>
      </w:r>
      <w:r w:rsidR="00D97BB6">
        <w:fldChar w:fldCharType="begin"/>
      </w:r>
      <w:r w:rsidR="00D97BB6">
        <w:instrText xml:space="preserve"> ADDIN ZOTERO_ITEM CSL_CITATION {"citationID":"mUGHKifS","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D97BB6">
        <w:fldChar w:fldCharType="separate"/>
      </w:r>
      <w:r w:rsidR="00D97BB6">
        <w:rPr>
          <w:noProof/>
        </w:rPr>
        <w:t>(Vahey et al., 2015)</w:t>
      </w:r>
      <w:r w:rsidR="00D97BB6">
        <w:fldChar w:fldCharType="end"/>
      </w:r>
      <w:r w:rsidR="00076F37">
        <w:t xml:space="preserve">. However, multiple other meta-analyses have also suggested that the IRAP has poor internal consistency </w:t>
      </w:r>
      <w:r w:rsidR="004F07EA">
        <w:t xml:space="preserve">(estimates of </w:t>
      </w:r>
      <m:oMath>
        <m:r>
          <w:rPr>
            <w:rFonts w:ascii="Cambria Math" w:hAnsi="Cambria Math"/>
          </w:rPr>
          <m:t>α</m:t>
        </m:r>
      </m:oMath>
      <w:r w:rsidR="004F07EA">
        <w:t xml:space="preserve"> </w:t>
      </w:r>
      <w:r w:rsidR="0067120C">
        <w:t>from</w:t>
      </w:r>
      <w:r w:rsidR="004F07EA">
        <w:t xml:space="preserve"> .51 to .60) </w:t>
      </w:r>
      <w:r w:rsidR="00076F37">
        <w:t>and unacceptably low test-retest reliability</w:t>
      </w:r>
      <w:r w:rsidR="00CD1ACB">
        <w:t xml:space="preserve"> </w:t>
      </w:r>
      <w:r w:rsidR="00CD1ACB">
        <w:fldChar w:fldCharType="begin"/>
      </w:r>
      <w:r w:rsidR="00790CD8">
        <w:instrText xml:space="preserve"> ADDIN ZOTERO_ITEM CSL_CITATION {"citationID":"GlWVICKi","properties":{"formattedCitation":"(estimates of r = .13 to .43: Greenwald &amp; Lai, 2020; Hussey &amp; Drake, 2020)","plainCitation":"(estimates of r = .13 to .43: Greenwald &amp; Lai, 2020; Hussey &amp; Drake, 2020)","dontUpdate":true,"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stimates of r = .13 to .43: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CD1ACB">
        <w:fldChar w:fldCharType="separate"/>
      </w:r>
      <w:r w:rsidR="004F07EA">
        <w:rPr>
          <w:noProof/>
        </w:rPr>
        <w:t xml:space="preserve">(estimates of </w:t>
      </w:r>
      <w:r w:rsidR="004F07EA" w:rsidRPr="004F07EA">
        <w:rPr>
          <w:i/>
          <w:iCs/>
          <w:noProof/>
        </w:rPr>
        <w:t>r</w:t>
      </w:r>
      <w:r w:rsidR="004F07EA">
        <w:rPr>
          <w:noProof/>
        </w:rPr>
        <w:t xml:space="preserve"> from .13 to .43: Greenwald &amp; Lai, 2020; Hussey &amp; Drake, 2020)</w:t>
      </w:r>
      <w:r w:rsidR="00CD1ACB">
        <w:fldChar w:fldCharType="end"/>
      </w:r>
      <w:r w:rsidR="00CD1ACB">
        <w:t xml:space="preserve">. </w:t>
      </w:r>
      <w:r w:rsidR="00031DBD">
        <w:t xml:space="preserve">This presents somewhat of a </w:t>
      </w:r>
      <w:r w:rsidR="00031DBD">
        <w:lastRenderedPageBreak/>
        <w:t>conundrum, as the reliability places an upper limit on validity</w:t>
      </w:r>
      <w:r w:rsidR="003C7638">
        <w:t xml:space="preserve"> </w:t>
      </w:r>
      <w:r w:rsidR="003C7638">
        <w:fldChar w:fldCharType="begin"/>
      </w:r>
      <w:r w:rsidR="003C7638">
        <w:instrText xml:space="preserve"> ADDIN ZOTERO_ITEM CSL_CITATION {"citationID":"6A7t7d8K","properties":{"formattedCitation":"(i.e., through attenutation of observable correlations: Revelle, 2009)","plainCitation":"(i.e., through attenutation of observable correlations: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through attenutation of observable correlations: "}],"schema":"https://github.com/citation-style-language/schema/raw/master/csl-citation.json"} </w:instrText>
      </w:r>
      <w:r w:rsidR="003C7638">
        <w:fldChar w:fldCharType="separate"/>
      </w:r>
      <w:r w:rsidR="003C7638">
        <w:rPr>
          <w:noProof/>
        </w:rPr>
        <w:t>(i.e., through attenutation of observable correlations: Revelle, 2009)</w:t>
      </w:r>
      <w:r w:rsidR="003C7638">
        <w:fldChar w:fldCharType="end"/>
      </w:r>
      <w:r w:rsidR="00031DBD">
        <w:t>.</w:t>
      </w:r>
    </w:p>
    <w:p w14:paraId="7AB62A79" w14:textId="243F4F6A" w:rsidR="004A7FF5" w:rsidRDefault="002A396E" w:rsidP="00624581">
      <w:r>
        <w:t xml:space="preserve">One explanation for these seemingly irreconcilable results is that the IRAP literature may suffer from poor replicability, such as inflated effect sizes </w:t>
      </w:r>
      <w:r w:rsidR="00692FCC">
        <w:t xml:space="preserve">and </w:t>
      </w:r>
      <w:r>
        <w:t xml:space="preserve">false positive rates. </w:t>
      </w:r>
      <w:r w:rsidR="008F4730">
        <w:t>This is not implausible</w:t>
      </w:r>
      <w:r w:rsidR="00932FE0">
        <w:t xml:space="preserve">. </w:t>
      </w:r>
      <w:r w:rsidR="00303D1C">
        <w:t>A</w:t>
      </w:r>
      <w:r w:rsidR="008F4730">
        <w:t xml:space="preserve">lthough the IRAP grew out of the behaviorist tradition </w:t>
      </w:r>
      <w:r w:rsidR="00D10C97">
        <w:fldChar w:fldCharType="begin"/>
      </w:r>
      <w:r w:rsidR="00D10C97">
        <w:instrText xml:space="preserve"> ADDIN ZOTERO_ITEM CSL_CITATION {"citationID":"3Dnt3GFq","properties":{"formattedCitation":"(Barnes-Holmes et al., 2010)","plainCitation":"(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00D10C97">
        <w:fldChar w:fldCharType="separate"/>
      </w:r>
      <w:r w:rsidR="00D10C97">
        <w:rPr>
          <w:noProof/>
        </w:rPr>
        <w:t>(Barnes-Holmes et al., 2010)</w:t>
      </w:r>
      <w:r w:rsidR="00D10C97">
        <w:fldChar w:fldCharType="end"/>
      </w:r>
      <w:r w:rsidR="008F4730">
        <w:t xml:space="preserve">, IRAP studies </w:t>
      </w:r>
      <w:r w:rsidR="00806A7E">
        <w:t xml:space="preserve">typically </w:t>
      </w:r>
      <w:r w:rsidR="008F4730">
        <w:t xml:space="preserve">employ the same research designs and inference methods as </w:t>
      </w:r>
      <w:r w:rsidR="00D70055">
        <w:t>S</w:t>
      </w:r>
      <w:r w:rsidR="008F4730">
        <w:t xml:space="preserve">ocial and </w:t>
      </w:r>
      <w:r w:rsidR="00D70055">
        <w:t>P</w:t>
      </w:r>
      <w:r w:rsidR="008F4730">
        <w:t>ersonality psychology</w:t>
      </w:r>
      <w:r w:rsidR="00D44C77">
        <w:t xml:space="preserve"> (e.g., Null Hypothesis Significance Testing, NHST)</w:t>
      </w:r>
      <w:r w:rsidR="00CB41AB">
        <w:t xml:space="preserve">, and are therefore </w:t>
      </w:r>
      <w:r w:rsidR="00303D1C">
        <w:t xml:space="preserve">subject to the same concerns as any research employing this inference </w:t>
      </w:r>
      <w:r w:rsidR="00EC6966">
        <w:t>approach</w:t>
      </w:r>
      <w:r w:rsidR="00303D1C">
        <w:t>. O</w:t>
      </w:r>
      <w:r w:rsidR="00D44C77">
        <w:t xml:space="preserve">ne </w:t>
      </w:r>
      <w:r w:rsidR="00EC6966">
        <w:t xml:space="preserve">specific class of statistical </w:t>
      </w:r>
      <w:r w:rsidR="00D44C77">
        <w:t>method</w:t>
      </w:r>
      <w:r w:rsidR="00EC6966">
        <w:t>s</w:t>
      </w:r>
      <w:r w:rsidR="00D44C77">
        <w:t xml:space="preserve">, multiway Analyses of Variance (ANOVAs), </w:t>
      </w:r>
      <w:r w:rsidR="00EC6966">
        <w:t xml:space="preserve">are </w:t>
      </w:r>
      <w:r w:rsidR="00D44C77">
        <w:t xml:space="preserve">almost </w:t>
      </w:r>
      <w:r w:rsidR="002022E1">
        <w:t>ubiquitous</w:t>
      </w:r>
      <w:r w:rsidR="00D44C77">
        <w:t xml:space="preserve"> in IRAP research. Research has demonstrated that the modal use of multiway ANOVA inflates false positive rates much higher than the 5% rate implied by the standard alpha level of 0.05 </w:t>
      </w:r>
      <w:r w:rsidR="00D44C77">
        <w:fldChar w:fldCharType="begin"/>
      </w:r>
      <w:r w:rsidR="00D44C77">
        <w:instrText xml:space="preserve"> ADDIN ZOTERO_ITEM CSL_CITATION {"citationID":"6LZXRCWS","properties":{"formattedCitation":"(Cramer et al., 2016)","plainCitation":"(Cramer et al., 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schema":"https://github.com/citation-style-language/schema/raw/master/csl-citation.json"} </w:instrText>
      </w:r>
      <w:r w:rsidR="00D44C77">
        <w:fldChar w:fldCharType="separate"/>
      </w:r>
      <w:r w:rsidR="00D44C77">
        <w:rPr>
          <w:noProof/>
        </w:rPr>
        <w:t>(Cramer et al., 2016)</w:t>
      </w:r>
      <w:r w:rsidR="00D44C77">
        <w:fldChar w:fldCharType="end"/>
      </w:r>
      <w:r w:rsidR="00D44C77">
        <w:t xml:space="preserve">. </w:t>
      </w:r>
      <w:r w:rsidR="0006281D">
        <w:t>The unavoidable implication is that i</w:t>
      </w:r>
      <w:r w:rsidR="00007932">
        <w:t>f the IRAP literature employs a statistical method</w:t>
      </w:r>
      <w:r w:rsidR="0006281D">
        <w:t>,</w:t>
      </w:r>
      <w:r w:rsidR="00007932">
        <w:t xml:space="preserve"> which is known to have both inflated false positive rates under modal use and inflated false negative rates under low statistical power, then the published </w:t>
      </w:r>
      <w:r w:rsidR="0006281D">
        <w:t xml:space="preserve">IRAP </w:t>
      </w:r>
      <w:r w:rsidR="00007932">
        <w:t>literature will have inflated rates of false conclusions</w:t>
      </w:r>
      <w:r w:rsidR="000B6872">
        <w:t xml:space="preserve"> (i.e., low replicability). </w:t>
      </w:r>
      <w:r w:rsidR="00275724">
        <w:t>At minimum, t</w:t>
      </w:r>
      <w:r w:rsidR="004A7FF5">
        <w:t xml:space="preserve">here is no sound statistical basis by which the IRAP literature could be judged to be a priori immune from </w:t>
      </w:r>
      <w:r w:rsidR="00944BA1">
        <w:t xml:space="preserve">such </w:t>
      </w:r>
      <w:r w:rsidR="004A7FF5">
        <w:t xml:space="preserve">concerns. </w:t>
      </w:r>
      <w:r w:rsidR="00AB7512">
        <w:t>Rather, the replicability of conclusions in the published IRAP literature must be assesse</w:t>
      </w:r>
      <w:r w:rsidR="00624581">
        <w:t>d</w:t>
      </w:r>
      <w:r w:rsidR="00B47C39">
        <w:t xml:space="preserve"> empirically, via both direct replication studies and assessment of indicators of replicability, such as </w:t>
      </w:r>
      <w:r w:rsidR="00624581">
        <w:t xml:space="preserve">sample size and </w:t>
      </w:r>
      <w:r w:rsidR="00B47C39">
        <w:t xml:space="preserve">statistical </w:t>
      </w:r>
      <w:r w:rsidR="00624581">
        <w:t xml:space="preserve">power. </w:t>
      </w:r>
      <w:r w:rsidR="00AB7512">
        <w:t xml:space="preserve"> </w:t>
      </w:r>
    </w:p>
    <w:p w14:paraId="3B1C8E96" w14:textId="168D1874" w:rsidR="002A0BB0" w:rsidRDefault="004A7FF5" w:rsidP="004A7FF5">
      <w:r>
        <w:t>It is also worth noting that</w:t>
      </w:r>
      <w:r w:rsidR="00445588">
        <w:t xml:space="preserve">, given that it is the probability of detecting effects that exist, </w:t>
      </w:r>
      <w:r>
        <w:t xml:space="preserve">high statistical power is a desirable property regardless of whether a researcher is employing Null Hypothesis Significance Testing </w:t>
      </w:r>
      <w:r w:rsidR="00E21F9B">
        <w:t xml:space="preserve">in an inductive manner </w:t>
      </w:r>
      <w:r w:rsidR="00E21F9B">
        <w:fldChar w:fldCharType="begin"/>
      </w:r>
      <w:r w:rsidR="00E21F9B">
        <w:instrText xml:space="preserve"> ADDIN ZOTERO_ITEM CSL_CITATION {"citationID":"EMcXZ0iW","properties":{"formattedCitation":"(Lakens, 2021)","plainCitation":"(Lakens, 2021)","noteIndex":0},"citationItems":[{"id":15304,"uris":["http://zotero.org/users/1687755/items/D6RF3TLW"],"itemData":{"id":15304,"type":"article-journal","abstract":"Because of the strong overreliance on p values in the scientific literature, some researchers have argued that we need to move beyond p values and embrace practical alternatives. When proposing alternatives to p values statisticians often commit the \"statistician's fallacy,\" whereby they declare which statistic researchers really \"want to know.\" Instead of telling researchers what they want to know, statisticians should teach researchers which questions they can ask. In some situations, the answer to the question they are most interested in will be the p value. As long as null-hypothesis tests have been criticized, researchers have suggested including minimum-effect tests and equivalence tests in our statistical toolbox, and these tests have the potential to greatly improve the questions researchers ask. If anyone believes p values affect the quality of scientific research, preventing the misinterpretation of p values by developing better evidence-based education and user-centered statistical software should be a top priority. Polarized discussions about which statistic scientists should use has distracted us from examining more important questions, such as asking researchers what they want to know when they conduct scientific research. Before we can improve our statistical inferences, we need to improve our statistical questions.","container-title":"Perspectives on Psychological Science: A Journal of the Association for Psychological Science","DOI":"10.1177/1745691620958012","ISSN":"1745-6924","issue":"3","journalAbbreviation":"Perspect Psychol Sci","language":"eng","note":"PMID: 33560174\nPMCID: PMC8114329","page":"639-648","source":"PubMed","title":"The Practical Alternative to the p Value Is the Correctly Used p Value","volume":"16","author":[{"family":"Lakens","given":"Daniël"}],"issued":{"date-parts":[["2021",5]]}}}],"schema":"https://github.com/citation-style-language/schema/raw/master/csl-citation.json"} </w:instrText>
      </w:r>
      <w:r w:rsidR="00E21F9B">
        <w:fldChar w:fldCharType="separate"/>
      </w:r>
      <w:r w:rsidR="00E21F9B">
        <w:rPr>
          <w:noProof/>
        </w:rPr>
        <w:t>(Lakens, 2021)</w:t>
      </w:r>
      <w:r w:rsidR="00E21F9B">
        <w:fldChar w:fldCharType="end"/>
      </w:r>
      <w:r w:rsidR="00E21F9B">
        <w:t xml:space="preserve"> or </w:t>
      </w:r>
      <w:r>
        <w:t>in an inductive manner (e.g., to generate new hypotheses rather than test existing ones</w:t>
      </w:r>
      <w:r w:rsidR="00B06FF6">
        <w:t xml:space="preserve">). Some </w:t>
      </w:r>
      <w:r>
        <w:t>IRAP researchers have stated they do</w:t>
      </w:r>
      <w:r w:rsidR="00B06FF6">
        <w:t xml:space="preserve"> the latter</w:t>
      </w:r>
      <w:r w:rsidR="00BD2911">
        <w:t xml:space="preserve"> </w:t>
      </w:r>
      <w:r w:rsidR="00BD2911">
        <w:fldChar w:fldCharType="begin"/>
      </w:r>
      <w:r w:rsidR="005D0800">
        <w:instrText xml:space="preserve"> ADDIN ZOTERO_ITEM CSL_CITATION {"citationID":"2iNAxdt1","properties":{"formattedCitation":"(Kavanagh, Matthyssen, et al., 2019)","plainCitation":"(Kavanagh, Matthyssen, et al., 2019)","noteIndex":0},"citationItems":[{"id":14249,"uris":["http://zotero.org/users/1687755/items/BCNEDL65"],"itemData":{"id":14249,"type":"article-journal","abstract":"The Implicit Relational Assessment Procedure (IRAP) assesses the relative strength of derived relational responding. A growing body of IRAP research has focused on assessing verbal relations pertaining to the self and others. This preliminary study sought to determine the feasibility of using matched pictures of self and of others across two IRAPs (N = 32). Both the self- and other-IRAPs also presented pictures of pens as the contrast category. The results of the IRAPs were broadly consistent with common-sense expectations. That is, participants confirmed more readily than they denied that a picture of a face was a face and that a picture of a pen was a pen. They also denied more readily than confirmed that a picture of a pen was a face and that a picture of a face was a pen. No significant differences in the sizes of the individual trial type effects, or differences among those effects, emerged between the two (self and other) IRAPs. However, two key differential trial type effects did emerge for both IRAPs, which relate directly to recent and on-going conceptual developments surrounding the IRAP and the analysis of the dynamics of arbitrarily applicable relational responding in general. These developments are considered and discussed in detail toward the end of the article. (PsycInfo Database Record (c) 2021 APA, all rights reserved)","archive":"APA PsycInfo","archive_location":"2020-63533-005","container-title":"International Journal of Psychology &amp; Psychological Therapy","ISSN":"1577-7057","issue":"3","journalAbbreviation":"International Journal of Psychology &amp; Psychological Therapy","note":"publisher: Asociación de Análisis del Comportamiento","page":"323-336","source":"EBSCOhost","title":"Exploring the use of pictures of self and other in the IRAP: Reflecting upon the emergence of differential trial type effects","volume":"19","author":[{"family":"Kavanagh","given":"Deirdre"},{"family":"Matthyssen","given":"Nele"},{"family":"Barnes-Holmes","given":"Yvonne"},{"family":"Barnes-Holmes","given":"Dermot"},{"family":"McEnteggart","given":"Ciara"},{"family":"Vastano","given":"Roberta"}],"issued":{"date-parts":[["2019",10]]}}}],"schema":"https://github.com/citation-style-language/schema/raw/master/csl-citation.json"} </w:instrText>
      </w:r>
      <w:r w:rsidR="00BD2911">
        <w:fldChar w:fldCharType="separate"/>
      </w:r>
      <w:r w:rsidR="005D0800">
        <w:rPr>
          <w:noProof/>
        </w:rPr>
        <w:t>(Kavanagh, Matthyssen, et al., 2019)</w:t>
      </w:r>
      <w:r w:rsidR="00BD2911">
        <w:fldChar w:fldCharType="end"/>
      </w:r>
      <w:r w:rsidR="00B06FF6">
        <w:t xml:space="preserve">, although as an aside it should be recognized that this risks representing a form of Hypothesizing After Results Are Known </w:t>
      </w:r>
      <w:r w:rsidR="00B06FF6">
        <w:fldChar w:fldCharType="begin"/>
      </w:r>
      <w:r w:rsidR="00B06FF6">
        <w:instrText xml:space="preserve"> ADDIN ZOTERO_ITEM CSL_CITATION {"citationID":"hnt52iNC","properties":{"formattedCitation":"(HARKing: Kerr, 1998)","plainCitation":"(HARKing: Kerr, 1998)","noteIndex":0},"citationItems":[{"id":5536,"uris":["http://zotero.org/users/1687755/items/DP9D2IMK"],"itemData":{"id":5536,"type":"article-journal","abstract":"This article considers a practice in scientific communication termed HARKing (Hypothesizing After the Results are Known). HARKing is defined as presenting a post hoc hypothesis (i.e., one based on or informed by one's results) in one's research report as i 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 ' 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 An Official Journal of the Society for Personality and Social Psychology, Inc","DOI":"10.1207/s15327957pspr0203_4","ISSN":"1088-8683","issue":"3","journalAbbreviation":"Pers Soc Psychol Rev","language":"eng","note":"PMID: 15647155","page":"196-217","source":"PubMed","title":"HARKing: hypothesizing after the results are known","title-short":"HARKing","volume":"2","author":[{"family":"Kerr","given":"N. L."}],"issued":{"date-parts":[["1998"]]}},"label":"page","prefix":"HARKing: "}],"schema":"https://github.com/citation-style-language/schema/raw/master/csl-citation.json"} </w:instrText>
      </w:r>
      <w:r w:rsidR="00B06FF6">
        <w:fldChar w:fldCharType="separate"/>
      </w:r>
      <w:r w:rsidR="00B06FF6">
        <w:rPr>
          <w:noProof/>
        </w:rPr>
        <w:t>(HARKing: Kerr, 1998)</w:t>
      </w:r>
      <w:r w:rsidR="00B06FF6">
        <w:fldChar w:fldCharType="end"/>
      </w:r>
      <w:r w:rsidR="00481142">
        <w:t xml:space="preserve">, which lowers </w:t>
      </w:r>
      <w:r w:rsidR="00A57843">
        <w:t xml:space="preserve">the </w:t>
      </w:r>
      <w:r w:rsidR="00481142">
        <w:t xml:space="preserve">replicability </w:t>
      </w:r>
      <w:r w:rsidR="00A57843">
        <w:t xml:space="preserve">of findings </w:t>
      </w:r>
      <w:r w:rsidR="00481142">
        <w:fldChar w:fldCharType="begin"/>
      </w:r>
      <w:r w:rsidR="00481142">
        <w:instrText xml:space="preserve"> ADDIN ZOTERO_ITEM CSL_CITATION {"citationID":"nNZ2gP7v","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481142">
        <w:fldChar w:fldCharType="separate"/>
      </w:r>
      <w:r w:rsidR="00481142" w:rsidRPr="00481142">
        <w:rPr>
          <w:lang w:val="en-GB"/>
        </w:rPr>
        <w:t>(Munafò et al., 2017)</w:t>
      </w:r>
      <w:r w:rsidR="00481142">
        <w:fldChar w:fldCharType="end"/>
      </w:r>
      <w:r>
        <w:t xml:space="preserve">. </w:t>
      </w:r>
      <w:r w:rsidR="00E36493">
        <w:t xml:space="preserve">Regardless of a researchers’ self-identified approach as deductive versus inductive, it should be recognized that </w:t>
      </w:r>
      <w:r w:rsidR="004D5CC4">
        <w:t xml:space="preserve">a </w:t>
      </w:r>
      <w:r w:rsidR="00E36493">
        <w:t>smaller number of high</w:t>
      </w:r>
      <w:r w:rsidR="004D5CC4">
        <w:t>-</w:t>
      </w:r>
      <w:r w:rsidR="00E36493">
        <w:t xml:space="preserve">powered studies </w:t>
      </w:r>
      <w:r w:rsidR="004D5CC4">
        <w:t xml:space="preserve">generally </w:t>
      </w:r>
      <w:r w:rsidR="00E36493">
        <w:t>generates a larger number of true conclusions than a larger number of low</w:t>
      </w:r>
      <w:r w:rsidR="004D5CC4">
        <w:t>-</w:t>
      </w:r>
      <w:r w:rsidR="00E36493">
        <w:t xml:space="preserve">powered studies </w:t>
      </w:r>
      <w:r w:rsidR="00E36493">
        <w:fldChar w:fldCharType="begin"/>
      </w:r>
      <w:r w:rsidR="00E36493">
        <w:instrText xml:space="preserve"> ADDIN ZOTERO_ITEM CSL_CITATION {"citationID":"uKEi81AR","properties":{"formattedCitation":"(LeBel et al., 2017)","plainCitation":"(LeBel et al., 2017)","noteIndex":0},"citationItems":[{"id":14649,"uris":["http://zotero.org/users/1687755/items/AW68NAZ4"],"itemData":{"id":14649,"type":"article-journal","abstract":"Several researchers recently outlined unacknowledged costs of open science practices, arguing these costs may outweigh benefits and stifle discovery of novel findings. We scrutinize these researchers' (a) statistical concern that heightened stringency with respect to false-positives will increase false-negatives and (b) metascientific concern that larger samples and executing direct replications engender opportunity costs that will decrease the rate of making novel discoveries. We argue their statistical concern is unwarranted given open science proponents recommend such practices to reduce the inflated Type I error rate from .35 down to .05 and simultaneously call for high-powered research to reduce the inflated Type II error rate. Regarding their metaconcern, we demonstrate that incurring some costs is required to increase the rate (and frequency) of making true discoveries because distinguishing true from false hypotheses requires a low Type I error rate, high statistical power, and independent direct replications. We also examine pragmatic concerns raised regarding adopting open science practices for relationship science (preregistration, open materials, open data, direct replications, sample size); while acknowledging these concerns, we argue they are overstated given available solutions. We conclude benefits of open science practices outweigh costs for both individual researchers and the collective field in the long run, but that short term costs may exist for researchers because of the currently dysfunctional academic incentive structure. Our analysis implies our field's incentive structure needs to change whereby better alignment exists between researcher's career interests and the field's cumulative progress. We delineate recent proposals aimed at such incentive structure realignment. (PsycINFO Database Record","container-title":"Journal of Personality and Social Psychology","DOI":"10.1037/pspi0000049","ISSN":"1939-1315","issue":"2","journalAbbreviation":"J Pers Soc Psychol","language":"eng","note":"PMID: 28714729","page":"230-243","source":"PubMed","title":"Benefits of open and high-powered research outweigh costs","volume":"113","author":[{"family":"LeBel","given":"Etienne P."},{"family":"Campbell","given":"Lorne"},{"family":"Loving","given":"Timothy J."}],"issued":{"date-parts":[["2017",8]]}}}],"schema":"https://github.com/citation-style-language/schema/raw/master/csl-citation.json"} </w:instrText>
      </w:r>
      <w:r w:rsidR="00E36493">
        <w:fldChar w:fldCharType="separate"/>
      </w:r>
      <w:r w:rsidR="00E36493">
        <w:rPr>
          <w:noProof/>
        </w:rPr>
        <w:t>(LeBel et al., 2017)</w:t>
      </w:r>
      <w:r w:rsidR="00E36493">
        <w:fldChar w:fldCharType="end"/>
      </w:r>
      <w:r w:rsidR="00E36493">
        <w:t>.</w:t>
      </w:r>
    </w:p>
    <w:p w14:paraId="42AF0805" w14:textId="50D02143" w:rsidR="00B81A55" w:rsidRDefault="00B47C39" w:rsidP="00C3005A">
      <w:r>
        <w:t>The current study therefore represents a first effort toward quantifying two related indicators of replicability in the IRAP literature</w:t>
      </w:r>
      <w:r w:rsidR="00F53F17">
        <w:t xml:space="preserve">. </w:t>
      </w:r>
      <w:r w:rsidR="004A7FF5">
        <w:t xml:space="preserve">I performed a systematic review of published research using the IRAP and </w:t>
      </w:r>
      <w:r w:rsidR="00E63E9B">
        <w:t xml:space="preserve">then </w:t>
      </w:r>
      <w:r w:rsidR="004A7FF5">
        <w:t xml:space="preserve">applied Fraley et al.’s </w:t>
      </w:r>
      <w:r w:rsidR="004607F2">
        <w:fldChar w:fldCharType="begin"/>
      </w:r>
      <w:r w:rsidR="004607F2">
        <w:instrText xml:space="preserve"> ADDIN ZOTERO_ITEM CSL_CITATION {"citationID":"mj8k9kt7","properties":{"formattedCitation":"(2022; see also Fraley &amp; Vazire, 2014)","plainCitation":"(2022; see also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label":"page","prefix":"see also "}],"schema":"https://github.com/citation-style-language/schema/raw/master/csl-citation.json"} </w:instrText>
      </w:r>
      <w:r w:rsidR="004607F2">
        <w:fldChar w:fldCharType="separate"/>
      </w:r>
      <w:r w:rsidR="004607F2">
        <w:rPr>
          <w:noProof/>
        </w:rPr>
        <w:t>(2022; see also Fraley &amp; Vazire, 2014)</w:t>
      </w:r>
      <w:r w:rsidR="004607F2">
        <w:fldChar w:fldCharType="end"/>
      </w:r>
      <w:r w:rsidR="004A7FF5">
        <w:t xml:space="preserve"> </w:t>
      </w:r>
      <w:r w:rsidR="004A7FF5">
        <w:t xml:space="preserve">approach to estimating median sample size over time </w:t>
      </w:r>
      <w:r w:rsidR="00E07D8E">
        <w:t xml:space="preserve">and the implied statistical power </w:t>
      </w:r>
      <w:r w:rsidR="00E46450">
        <w:t xml:space="preserve">in </w:t>
      </w:r>
      <w:r w:rsidR="00E07D8E">
        <w:t>this literature</w:t>
      </w:r>
      <w:r w:rsidR="004A7FF5">
        <w:t xml:space="preserve">. </w:t>
      </w:r>
      <w:r w:rsidR="004607F2">
        <w:t xml:space="preserve">As noted in those publications, median sample sizes are more appropriate than other metrics of central tendency (e.g., the mean) due to the strong skew in sample sizes. </w:t>
      </w:r>
      <w:r w:rsidR="00462A75">
        <w:t>The median is also highly interpretable as it tells you that half of studies had larger sample sizes than this value and half of studies had smaller sample sizes than this.</w:t>
      </w:r>
    </w:p>
    <w:p w14:paraId="25265654" w14:textId="7D272F72" w:rsidR="00760708" w:rsidRDefault="00B81A55" w:rsidP="00A757CF">
      <w:r>
        <w:t xml:space="preserve">Sample sizes in the IRAP literature were then contrasted with sample sizes employed </w:t>
      </w:r>
      <w:r w:rsidR="00FC536E">
        <w:t>elsewhere</w:t>
      </w:r>
      <w:r>
        <w:t xml:space="preserve">. </w:t>
      </w:r>
      <w:r w:rsidR="00FC536E">
        <w:t>Notionally, a</w:t>
      </w:r>
      <w:r>
        <w:t xml:space="preserve"> comparison with closely related literatures might seem appropriate, </w:t>
      </w:r>
      <w:r w:rsidR="00FC536E">
        <w:t>such as</w:t>
      </w:r>
      <w:r>
        <w:t xml:space="preserve"> studies </w:t>
      </w:r>
      <w:r w:rsidR="00BC439D">
        <w:t xml:space="preserve">employing </w:t>
      </w:r>
      <w:r>
        <w:t>other implicit measures</w:t>
      </w:r>
      <w:r w:rsidR="00BC439D">
        <w:t xml:space="preserve"> such as the Implicit Association Test </w:t>
      </w:r>
      <w:r w:rsidR="00BC439D">
        <w:fldChar w:fldCharType="begin"/>
      </w:r>
      <w:r w:rsidR="00BC439D">
        <w:instrText xml:space="preserve"> ADDIN ZOTERO_ITEM CSL_CITATION {"citationID":"e7oNsiMT","properties":{"formattedCitation":"(Greenwald et al., 1998)","plainCitation":"(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BC439D">
        <w:fldChar w:fldCharType="separate"/>
      </w:r>
      <w:r w:rsidR="00BC439D">
        <w:rPr>
          <w:noProof/>
        </w:rPr>
        <w:t>(Greenwald et al., 1998)</w:t>
      </w:r>
      <w:r w:rsidR="00BC439D">
        <w:fldChar w:fldCharType="end"/>
      </w:r>
      <w:r w:rsidR="00BC439D">
        <w:t xml:space="preserve">, Affect Misattribution Procedure </w:t>
      </w:r>
      <w:r w:rsidR="00BC439D">
        <w:fldChar w:fldCharType="begin"/>
      </w:r>
      <w:r w:rsidR="00BC439D">
        <w:instrText xml:space="preserve"> ADDIN ZOTERO_ITEM CSL_CITATION {"citationID":"aE2TszPM","properties":{"formattedCitation":"(Payne et al., 2005)","plainCitation":"(Payne et al., 2005)","noteIndex":0},"citationItems":[{"id":1398,"uris":["http://zotero.org/users/1687755/items/2CHENTMF"],"itemData":{"id":1398,"type":"article-journal","abstract":"Misattributions people make about their own affective reactions can be used to measure attitudes implicitly. Combining the logic of projective tests with advances in priming research, the affect misattribution procedure (AMP) was sensitive to normatively favorable and unfavorable evaluations (Experiments 1-4), and the misattribution effect was strong at both fast and slow presentation rates (Experiments 3 and 4). Providing further evidence of validity, the AMP was strongly related to individual differences in self-reported political attitudes and voting intentions (Experiment 5). In the socially sensitive domain of racial attitudes, the AMP showed in-group bias for Black and White participants. AMP performance correlated with explicit racial attitudes, a relationship that was moderated by motivations to control prejudice (Experiment 6). Across studies, the task was unaffected by direct warnings to avoid bias. Advantages of the AMP include large effect sizes, high reliability, ease of use, and resistance to correction attempts.","container-title":"Journal of Personality and Social Psychology","DOI":"10.1037/0022-3514.89.3.277","ISSN":"1939-1315(Electronic);0022-3514(Print)","issue":"3","license":"(c) 2012 APA, all rights reserved","page":"277-293","source":"APA PsycNET","title":"An inkblot for attitudes: Affect misattribution as implicit measurement","title-short":"An inkblot for attitudes","volume":"89","author":[{"family":"Payne","given":"Keith"},{"family":"Cheng","given":"Clara Michelle"},{"family":"Govorun","given":"Olesya"},{"family":"Stewart","given":"Brandon D."}],"issued":{"date-parts":[["2005"]]}}}],"schema":"https://github.com/citation-style-language/schema/raw/master/csl-citation.json"} </w:instrText>
      </w:r>
      <w:r w:rsidR="00BC439D">
        <w:fldChar w:fldCharType="separate"/>
      </w:r>
      <w:r w:rsidR="00BC439D">
        <w:rPr>
          <w:noProof/>
        </w:rPr>
        <w:t>(Payne et al., 2005)</w:t>
      </w:r>
      <w:r w:rsidR="00BC439D">
        <w:fldChar w:fldCharType="end"/>
      </w:r>
      <w:r w:rsidR="00BC439D">
        <w:t xml:space="preserve">, or Evaluative Priming Task </w:t>
      </w:r>
      <w:r w:rsidR="00BC439D">
        <w:fldChar w:fldCharType="begin"/>
      </w:r>
      <w:r w:rsidR="00BC439D">
        <w:instrText xml:space="preserve"> ADDIN ZOTERO_ITEM CSL_CITATION {"citationID":"sBigSf8q","properties":{"formattedCitation":"(Fazio et al., 1995)","plainCitation":"(Fazio et al., 1995)","noteIndex":0},"citationItems":[{"id":15405,"uris":["http://zotero.org/users/1687755/items/DFBA4L3Z"],"itemData":{"id":15405,"type":"article-journal","abstract":"The research examines an unobtrusive measure of racial attitudes based on the evaluations that are automatically activated from memory on the presentation of Black versus White faces. Study 1, which concerned the technique's validity, obtained different attitude estimates for Black and White participants and also revealed that the variability among White participants was predictive of other race-related judgments and behavior. Study 2 concerned the lack of correspondence between the unobtrusive estimates and Modern Racism Scale (MRS) scores. The reactivity of the MRS was demonstrated in Study 3. Study 4 observed an interaction between the unobtrusive estimates and an individual difference in motivation to control prejudiced reactions when predicting MRS scores. The theoretical implications of the findings for consideration of automatic and controlled components of racial prejudice are discussed, as is the status of the MRS. (PsycInfo Database Record (c) 2020 APA, all rights reserved)","container-title":"Journal of Personality and Social Psychology","DOI":"10.1037/0022-3514.69.6.1013","ISSN":"1939-1315","note":"publisher-place: US\npublisher: American Psychological Association","page":"1013-1027","source":"APA PsycNet","title":"Variability in automatic activation as an unobtrusive measure of racial attitudes: A bona fide pipeline?","title-short":"Variability in automatic activation as an unobtrusive measure of racial attitudes","volume":"69","author":[{"family":"Fazio","given":"Russell H."},{"family":"Jackson","given":"Joni R."},{"family":"Dunton","given":"Bridget C."},{"family":"Williams","given":"Carol J."}],"issued":{"date-parts":[["1995"]]}}}],"schema":"https://github.com/citation-style-language/schema/raw/master/csl-citation.json"} </w:instrText>
      </w:r>
      <w:r w:rsidR="00BC439D">
        <w:fldChar w:fldCharType="separate"/>
      </w:r>
      <w:r w:rsidR="00BC439D">
        <w:rPr>
          <w:noProof/>
        </w:rPr>
        <w:t>(Fazio et al., 1995)</w:t>
      </w:r>
      <w:r w:rsidR="00BC439D">
        <w:fldChar w:fldCharType="end"/>
      </w:r>
      <w:r>
        <w:t>. However, this comparison is quite extreme: thanks in part to the popularity of the Project Implicit website (</w:t>
      </w:r>
      <w:hyperlink r:id="rId11" w:history="1">
        <w:r>
          <w:rPr>
            <w:rStyle w:val="Hyperlink"/>
          </w:rPr>
          <w:t>implicit.harvard.edu</w:t>
        </w:r>
      </w:hyperlink>
      <w:r>
        <w:t>),</w:t>
      </w:r>
      <w:r w:rsidRPr="00F111E6">
        <w:t xml:space="preserve"> </w:t>
      </w:r>
      <w:r>
        <w:t xml:space="preserve">studies employing other implicit measures such as often contain thousands of participants </w:t>
      </w:r>
      <w:r>
        <w:fldChar w:fldCharType="begin"/>
      </w:r>
      <w:r>
        <w:instrText xml:space="preserve"> ADDIN ZOTERO_ITEM CSL_CITATION {"citationID":"YGnYCwRB","properties":{"formattedCitation":"(e.g., Hughes et al., 2022)","plainCitation":"(e.g., Hughes et al., 2022)","noteIndex":0},"citationItems":[{"id":13851,"uris":["http://zotero.org/users/1687755/items/266MAEYL"],"itemData":{"id":13851,"type":"article-journal","abstract":"The Affect Misattribution Procedure (AMP) is used in many areas of psychological science based on the assumption that it not only taps into attitudes and biases but does so without a person’s awareness. Across eight preregistered studies (N = 1603) plus meta-analyses, we reexamined the ‘implicitness’ of AMP effects, and in particular, the idea that people are unaware of the prime’s influence on their evaluations. Results indicated that AMP effects and their predictive validity are primarily moderated by a subset of influence-aware trials (within individuals), and high rates of influence awareness (between individuals). Interestingly, an individual’s influence-awareness rate on one AMP predicted how they performed on an earlier AMP, even when the two assessed different attitude domains. Taken together, our results suggest that AMP effects are not implicit in the way that has been claimed, a finding that has implications for the procedure, past findings, and theory. All materials and data are available at osf.io/gv7cm","container-title":"Behavior Research Methods","DOI":"10.3758/s13428-022-01879-4","ISSN":"1554-3528","journalAbbreviation":"Behav Res","language":"en","source":"Springer Link","title":"Effects on the Affect Misattribution Procedure are strongly moderated by influence awareness","URL":"https://doi.org/10.3758/s13428-022-01879-4","author":[{"family":"Hughes","given":"Sean"},{"family":"Cummins","given":"Jamie"},{"family":"Hussey","given":"Ian"}],"accessed":{"date-parts":[["2022",7,28]]},"issued":{"date-parts":[["2022",6,10]]}},"label":"page","prefix":"e.g., "}],"schema":"https://github.com/citation-style-language/schema/raw/master/csl-citation.json"} </w:instrText>
      </w:r>
      <w:r>
        <w:fldChar w:fldCharType="separate"/>
      </w:r>
      <w:r>
        <w:rPr>
          <w:noProof/>
        </w:rPr>
        <w:t>(e.g., Hughes et al., 2022)</w:t>
      </w:r>
      <w:r>
        <w:fldChar w:fldCharType="end"/>
      </w:r>
      <w:r>
        <w:t xml:space="preserve">, frequently contain tens of thousands </w:t>
      </w:r>
      <w:r>
        <w:fldChar w:fldCharType="begin"/>
      </w:r>
      <w:r>
        <w:instrText xml:space="preserve"> ADDIN ZOTERO_ITEM CSL_CITATION {"citationID":"2qXqw3he","properties":{"formattedCitation":"(Bar-Anan &amp; Nosek, 2014; Nosek et al., 2007)","plainCitation":"(Bar-Anan &amp; Nosek, 2014; Nosek et al., 2007)","noteIndex":0},"citationItems":[{"id":14112,"uris":["http://zotero.org/users/1687755/items/HTW8HYZX"],"itemData":{"id":14112,"type":"article-journal","container-title":"Behavior Research Methods","DOI":"10.3758/s13428-013-0410-6","ISSN":"1554-3528","issue":"3","journalAbbreviation":"Behav Res","language":"en","page":"668-688","source":"DOI.org (Crossref)","title":"A comparative investigation of seven indirect attitude measures","volume":"46","author":[{"family":"Bar-Anan","given":"Yoav"},{"family":"Nosek","given":"Brian A."}],"issued":{"date-parts":[["2014",9]]}}},{"id":536,"uris":["http://zotero.org/users/1687755/items/HJJHQWCT"],"itemData":{"id":536,"type":"chapter","container-title":"Automatic processes in social thinking and behavior","event-place":"New York, NY","page":"265–292","publisher":"Psychology Press","publisher-place":"New York, NY","source":"Google Scholar","title":"The Implicit Association Test at age 7: A methodological and conceptual review","title-short":"The Implicit Association Test at age 7","author":[{"family":"Nosek","given":"Brian A."},{"family":"Greenwald","given":"Anthony G."},{"family":"Banaji","given":"Mahzarin R."}],"editor":[{"family":"Bargh","given":"JA."}],"issued":{"date-parts":[["2007"]]}}}],"schema":"https://github.com/citation-style-language/schema/raw/master/csl-citation.json"} </w:instrText>
      </w:r>
      <w:r>
        <w:fldChar w:fldCharType="separate"/>
      </w:r>
      <w:r>
        <w:rPr>
          <w:noProof/>
        </w:rPr>
        <w:t>(Bar-Anan &amp; Nosek, 2014; Nosek et al., 2007)</w:t>
      </w:r>
      <w:r>
        <w:fldChar w:fldCharType="end"/>
      </w:r>
      <w:r>
        <w:t xml:space="preserve">, sometimes contain hundreds of thousands </w:t>
      </w:r>
      <w:r>
        <w:fldChar w:fldCharType="begin"/>
      </w:r>
      <w:r>
        <w:instrText xml:space="preserve"> ADDIN ZOTERO_ITEM CSL_CITATION {"citationID":"uJePLLek","properties":{"formattedCitation":"(Hussey et al., 2019)","plainCitation":"(Hussey et al., 2019)","noteIndex":0},"citationItems":[{"id":14063,"uris":["http://zotero.org/users/1687755/items/H98U9SZN"],"itemData":{"id":14063,"type":"article-journal","abstract":"A large dataset for investigating relations among implicit and explicit attitudes and identities, motivations, beliefs, knowledge, and popular individual difference measures. Shiny app using a 15% data subset available here: https://mmmdata.shinyapps.io/AIIDexplorer/. \n    Hosted on the Open Science Framework","DOI":"10.17605/OSF.IO/PCJWF","language":"en","note":"publisher: OSF","source":"osf.io","title":"The Attitudes, Identities, and Individual Differences (AIID) Study and Dataset","URL":"https://osf.io/pcjwf/","author":[{"family":"Hussey","given":"Ian"},{"family":"Hughes","given":"Sean"},{"family":"Lai","given":"Calvin K."},{"family":"Ebersole","given":"Charles R."},{"family":"Axt","given":"Jordan"},{"family":"Nosek","given":"Brian A."}],"accessed":{"date-parts":[["2022",8,15]]},"issued":{"date-parts":[["2019"]]}}}],"schema":"https://github.com/citation-style-language/schema/raw/master/csl-citation.json"} </w:instrText>
      </w:r>
      <w:r>
        <w:fldChar w:fldCharType="separate"/>
      </w:r>
      <w:r>
        <w:rPr>
          <w:noProof/>
        </w:rPr>
        <w:t>(Hussey et al., 2019)</w:t>
      </w:r>
      <w:r>
        <w:fldChar w:fldCharType="end"/>
      </w:r>
      <w:r>
        <w:t xml:space="preserve">, and occasionally even millions </w:t>
      </w:r>
      <w:r>
        <w:fldChar w:fldCharType="begin"/>
      </w:r>
      <w:r>
        <w:instrText xml:space="preserve"> ADDIN ZOTERO_ITEM CSL_CITATION {"citationID":"20yblIh9","properties":{"formattedCitation":"(Xu et al., 2014)","plainCitation":"(Xu et al., 2014)","noteIndex":0},"citationItems":[{"id":4303,"uris":["http://zotero.org/users/1687755/items/RQDCMQBH"],"itemData":{"id":4303,"type":"article-journal","abstract":"This data archive includes Race Implicit Association Test (IAT) scores of 2,355,303 Internet volunteers who completed educational/demonstration versions of the Race IAT at https://implicit.harvard.edu from 2002 to 2012. Data in this archive can be downloaded for all years, either separately by year or in a single file. Codebooks, indicating the variable labels and value labels, and changes of variables over years, are available for both individual-year data sets and the entire data set. Participation in the (still on-going) Race IAT “study” at the Project Implicit (PI) demonstration site includes completion of the Race IAT along with demographic questions, self-report measures of racial attitude, and various additional measures received by a portion of the participants. These data allow analyses involving changes in responding over time and interrelations among IAT and self-report measures of race attitudes, as well as the association of each of these with demographics. This archive is available at http://osf.io/project/52qxL/.Dataset \nThe Data described in this paper is available from the Open Science Framework: https://osf.io/52qxl/ [1]","container-title":"Journal of Open Psychology Data","DOI":"10.5334/jopd.ac","ISSN":"2050-9863","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source":"openpsychologydata.metajnl.com","title":"Psychology data from the Race Implicit Association Test on the Project Implicit Demo website","URL":"http://openpsychologydata.metajnl.com/articles/10.5334/jopd.ac/","volume":"2","author":[{"family":"Xu","given":"Frank Kaiyuan"},{"family":"Nosek","given":"Brian A."},{"family":"Greenwald","given":"Anthony G."}],"accessed":{"date-parts":[["2016",11,21]]},"issued":{"date-parts":[["2014",3,18]]}}}],"schema":"https://github.com/citation-style-language/schema/raw/master/csl-citation.json"} </w:instrText>
      </w:r>
      <w:r>
        <w:fldChar w:fldCharType="separate"/>
      </w:r>
      <w:r>
        <w:rPr>
          <w:noProof/>
        </w:rPr>
        <w:t>(Xu et al., 2014)</w:t>
      </w:r>
      <w:r>
        <w:fldChar w:fldCharType="end"/>
      </w:r>
      <w:r>
        <w:t xml:space="preserve">. Of course, the sample sizes employed in the field of implicit social cognition are </w:t>
      </w:r>
      <w:r w:rsidR="00520FDD">
        <w:t xml:space="preserve">apparently </w:t>
      </w:r>
      <w:r>
        <w:t xml:space="preserve">large not only in comparison to the IRAP but also in comparison to other areas of Social and Personality psychology. As such, it is perhaps more informative to compare sample sizes in the IRAP literature with a more diverse sample as reference, such as the Social and Personality psychology literature as a whole. I therefore made use of </w:t>
      </w:r>
      <w:r w:rsidR="009637F1">
        <w:t xml:space="preserve">the </w:t>
      </w:r>
      <w:r w:rsidR="00B4070D">
        <w:t xml:space="preserve">openly available </w:t>
      </w:r>
      <w:r w:rsidR="009637F1">
        <w:t xml:space="preserve">dataset created </w:t>
      </w:r>
      <w:r w:rsidR="00B4070D">
        <w:t xml:space="preserve">by </w:t>
      </w:r>
      <w:r w:rsidR="009637F1">
        <w:t>Fraley et al. (2022)</w:t>
      </w:r>
      <w:r w:rsidR="00B4070D">
        <w:t xml:space="preserve">, which covers the Social and Personality psychology literature. </w:t>
      </w:r>
    </w:p>
    <w:p w14:paraId="5BC26C1B" w14:textId="6825DBFA" w:rsidR="00C07BDB" w:rsidRDefault="00C07BDB" w:rsidP="00C07BDB">
      <w:pPr>
        <w:pStyle w:val="Heading1"/>
      </w:pPr>
      <w:r>
        <w:t>Method</w:t>
      </w:r>
    </w:p>
    <w:p w14:paraId="2895144A" w14:textId="6E05A495" w:rsidR="004A079A" w:rsidRDefault="004A079A" w:rsidP="004A079A">
      <w:r>
        <w:t xml:space="preserve">Data was obtained from two separate sources. </w:t>
      </w:r>
      <w:r w:rsidR="00B52AA3">
        <w:t>Research designs and s</w:t>
      </w:r>
      <w:r>
        <w:t xml:space="preserve">ample sizes </w:t>
      </w:r>
      <w:r w:rsidR="00B52AA3">
        <w:t xml:space="preserve">within the </w:t>
      </w:r>
      <w:r>
        <w:t xml:space="preserve">published IRAP literature </w:t>
      </w:r>
      <w:r w:rsidR="00B52AA3">
        <w:t xml:space="preserve">were </w:t>
      </w:r>
      <w:r>
        <w:t xml:space="preserve">obtained via a systematic review. </w:t>
      </w:r>
      <w:r w:rsidR="00B52AA3">
        <w:t xml:space="preserve">In order to provide a comparison for this literature, existing data on the research designs and sample sizes </w:t>
      </w:r>
      <w:r w:rsidR="00B2133D">
        <w:t xml:space="preserve">reported in articles published in nine </w:t>
      </w:r>
      <w:r w:rsidR="00B52AA3">
        <w:t>Social</w:t>
      </w:r>
      <w:r w:rsidR="006653FF">
        <w:t xml:space="preserve"> and Personality </w:t>
      </w:r>
      <w:r w:rsidR="00B52AA3">
        <w:t xml:space="preserve">Psychology journals was taken from a recent openly-available dataset </w:t>
      </w:r>
      <w:r w:rsidR="00B52AA3">
        <w:fldChar w:fldCharType="begin"/>
      </w:r>
      <w:r w:rsidR="00B52AA3">
        <w:instrText xml:space="preserve"> ADDIN ZOTERO_ITEM CSL_CITATION {"citationID":"QneJLi1v","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00B52AA3">
        <w:fldChar w:fldCharType="separate"/>
      </w:r>
      <w:r w:rsidR="00B52AA3">
        <w:rPr>
          <w:noProof/>
        </w:rPr>
        <w:t>(Fraley et al., 2022)</w:t>
      </w:r>
      <w:r w:rsidR="00B52AA3">
        <w:fldChar w:fldCharType="end"/>
      </w:r>
      <w:r w:rsidR="00B52AA3">
        <w:t>.</w:t>
      </w:r>
      <w:r w:rsidR="006E064B">
        <w:t xml:space="preserve"> </w:t>
      </w:r>
      <w:r w:rsidR="00CE7B03">
        <w:t xml:space="preserve">The data extraction method </w:t>
      </w:r>
      <w:r w:rsidR="007C3363">
        <w:t xml:space="preserve">for the </w:t>
      </w:r>
      <w:r w:rsidR="00CE7B03">
        <w:t xml:space="preserve">IRAP literature </w:t>
      </w:r>
      <w:r w:rsidR="00AA7295">
        <w:t>based</w:t>
      </w:r>
      <w:r w:rsidR="00CE7B03">
        <w:t xml:space="preserve"> on the example provided by Fraley et al. </w:t>
      </w:r>
      <w:r w:rsidR="00CE7B03">
        <w:fldChar w:fldCharType="begin"/>
      </w:r>
      <w:r w:rsidR="00CE7B03">
        <w:instrText xml:space="preserve"> ADDIN ZOTERO_ITEM CSL_CITATION {"citationID":"pbvJsiW4","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rsidR="00CE7B03">
        <w:fldChar w:fldCharType="separate"/>
      </w:r>
      <w:r w:rsidR="00CE7B03">
        <w:rPr>
          <w:noProof/>
        </w:rPr>
        <w:t>(2022)</w:t>
      </w:r>
      <w:r w:rsidR="00CE7B03">
        <w:fldChar w:fldCharType="end"/>
      </w:r>
      <w:r w:rsidR="00AA7295">
        <w:t>.</w:t>
      </w:r>
    </w:p>
    <w:p w14:paraId="69AD7611" w14:textId="71A46B20" w:rsidR="00686493" w:rsidRDefault="00CB4844" w:rsidP="00C07BDB">
      <w:pPr>
        <w:pStyle w:val="Heading2"/>
      </w:pPr>
      <w:r>
        <w:t>Systematic review</w:t>
      </w:r>
      <w:r w:rsidR="003A49F2">
        <w:t xml:space="preserve"> of </w:t>
      </w:r>
      <w:r w:rsidR="009714F8">
        <w:t xml:space="preserve">research designs in the </w:t>
      </w:r>
      <w:r w:rsidR="003A49F2">
        <w:t>IRAP research</w:t>
      </w:r>
      <w:r w:rsidR="009714F8">
        <w:t xml:space="preserve"> (2006-2022)</w:t>
      </w:r>
    </w:p>
    <w:p w14:paraId="09BD9174" w14:textId="03BB556F" w:rsidR="00BB7173" w:rsidRPr="006D1FC3" w:rsidRDefault="00BB7173" w:rsidP="006D1FC3">
      <w:pPr>
        <w:rPr>
          <w:lang w:val="en-GB"/>
        </w:rPr>
      </w:pPr>
      <w:r>
        <w:rPr>
          <w:lang w:val="en-GB"/>
        </w:rPr>
        <w:t xml:space="preserve">Results from both searches were integrated. Results of each stage of this review are computationally reproducible: </w:t>
      </w:r>
      <w:proofErr w:type="spellStart"/>
      <w:r>
        <w:rPr>
          <w:lang w:val="en-GB"/>
        </w:rPr>
        <w:t>bibtex</w:t>
      </w:r>
      <w:proofErr w:type="spellEnd"/>
      <w:r>
        <w:rPr>
          <w:lang w:val="en-GB"/>
        </w:rPr>
        <w:t xml:space="preserve"> files for all articles at each stage of the search and exclusion process are available in the supplementary materials</w:t>
      </w:r>
      <w:r w:rsidR="006D1FC3">
        <w:rPr>
          <w:lang w:val="en-GB"/>
        </w:rPr>
        <w:t xml:space="preserve"> </w:t>
      </w:r>
      <w:r>
        <w:t>(</w:t>
      </w:r>
      <w:hyperlink r:id="rId12" w:history="1">
        <w:r>
          <w:rPr>
            <w:rStyle w:val="Hyperlink"/>
          </w:rPr>
          <w:t>osf.io/</w:t>
        </w:r>
        <w:proofErr w:type="spellStart"/>
        <w:r>
          <w:rPr>
            <w:rStyle w:val="Hyperlink"/>
          </w:rPr>
          <w:t>vpwuy</w:t>
        </w:r>
        <w:proofErr w:type="spellEnd"/>
      </w:hyperlink>
      <w:r>
        <w:t xml:space="preserve">) and can be updated by others or used for other evidence synthesis or meta-science purposes. </w:t>
      </w:r>
    </w:p>
    <w:p w14:paraId="574F8B60" w14:textId="63541A61" w:rsidR="00112EEC" w:rsidRDefault="006816BE" w:rsidP="008A0BA0">
      <w:pPr>
        <w:rPr>
          <w:lang w:val="en-GB"/>
        </w:rPr>
      </w:pPr>
      <w:r>
        <w:lastRenderedPageBreak/>
        <w:t xml:space="preserve">Both the </w:t>
      </w:r>
      <w:r w:rsidRPr="00FE55A5">
        <w:t xml:space="preserve">Web of Science </w:t>
      </w:r>
      <w:r>
        <w:t>and</w:t>
      </w:r>
      <w:r w:rsidRPr="00FE55A5">
        <w:t xml:space="preserve"> </w:t>
      </w:r>
      <w:proofErr w:type="spellStart"/>
      <w:r w:rsidRPr="00FE55A5">
        <w:t>psycINFO</w:t>
      </w:r>
      <w:proofErr w:type="spellEnd"/>
      <w:r w:rsidRPr="00FE55A5">
        <w:t xml:space="preserve"> databases</w:t>
      </w:r>
      <w:r>
        <w:t xml:space="preserve"> were searched.</w:t>
      </w:r>
      <w:r w:rsidRPr="00FE55A5">
        <w:t xml:space="preserve"> </w:t>
      </w:r>
      <w:r>
        <w:rPr>
          <w:lang w:val="en-GB"/>
        </w:rPr>
        <w:t xml:space="preserve">Boolean search terms for the </w:t>
      </w:r>
      <w:r w:rsidRPr="00FE55A5">
        <w:t>Web of Science</w:t>
      </w:r>
      <w:r>
        <w:t xml:space="preserve"> database were</w:t>
      </w:r>
      <w:r>
        <w:rPr>
          <w:lang w:val="en-GB"/>
        </w:rPr>
        <w:t xml:space="preserve"> “</w:t>
      </w:r>
      <w:r w:rsidRPr="000F33AF">
        <w:rPr>
          <w:lang w:val="en-GB"/>
        </w:rPr>
        <w:t>implicit relational assessment procedure</w:t>
      </w:r>
      <w:r>
        <w:rPr>
          <w:lang w:val="en-GB"/>
        </w:rPr>
        <w:t>”</w:t>
      </w:r>
      <w:r w:rsidRPr="000F33AF">
        <w:rPr>
          <w:lang w:val="en-GB"/>
        </w:rPr>
        <w:t xml:space="preserve"> OR </w:t>
      </w:r>
      <w:r>
        <w:rPr>
          <w:lang w:val="en-GB"/>
        </w:rPr>
        <w:t>“</w:t>
      </w:r>
      <w:r w:rsidRPr="000F33AF">
        <w:rPr>
          <w:lang w:val="en-GB"/>
        </w:rPr>
        <w:t>IRAP</w:t>
      </w:r>
      <w:r>
        <w:rPr>
          <w:lang w:val="en-GB"/>
        </w:rPr>
        <w:t xml:space="preserve">” in the title, abstract, or keywords. </w:t>
      </w:r>
      <w:r w:rsidR="006E4762">
        <w:t xml:space="preserve">Search </w:t>
      </w:r>
      <w:r w:rsidR="00112EEC">
        <w:t>constraints</w:t>
      </w:r>
      <w:r w:rsidR="006E4762">
        <w:t xml:space="preserve"> were publication date between </w:t>
      </w:r>
      <w:r w:rsidR="006B4E43" w:rsidRPr="00FE55A5">
        <w:t>2006</w:t>
      </w:r>
      <w:r w:rsidR="006E4762">
        <w:t xml:space="preserve"> and</w:t>
      </w:r>
      <w:r w:rsidR="006B4E43" w:rsidRPr="00FE55A5">
        <w:t xml:space="preserve"> 2022, </w:t>
      </w:r>
      <w:r w:rsidR="00112EEC">
        <w:t xml:space="preserve">limited to publications </w:t>
      </w:r>
      <w:r w:rsidR="006B4E43" w:rsidRPr="00FE55A5">
        <w:t>in English</w:t>
      </w:r>
      <w:r w:rsidR="006E4762">
        <w:t xml:space="preserve">. The search was run on </w:t>
      </w:r>
      <w:r>
        <w:rPr>
          <w:lang w:val="en-GB"/>
        </w:rPr>
        <w:t>23 December 2018</w:t>
      </w:r>
      <w:r w:rsidR="006E4762">
        <w:rPr>
          <w:lang w:val="en-GB"/>
        </w:rPr>
        <w:t>.</w:t>
      </w:r>
      <w:r>
        <w:rPr>
          <w:lang w:val="en-GB"/>
        </w:rPr>
        <w:t xml:space="preserve"> The systematic review was updated with a second search run on </w:t>
      </w:r>
      <w:r w:rsidRPr="00600D42">
        <w:rPr>
          <w:lang w:val="en-GB"/>
        </w:rPr>
        <w:t>11 September 2022</w:t>
      </w:r>
      <w:r>
        <w:rPr>
          <w:lang w:val="en-GB"/>
        </w:rPr>
        <w:t xml:space="preserve">. </w:t>
      </w:r>
    </w:p>
    <w:p w14:paraId="42E7F667" w14:textId="57E4AE26" w:rsidR="00A757CF" w:rsidRDefault="00A757CF" w:rsidP="00A757CF">
      <w:pPr>
        <w:ind w:firstLine="0"/>
        <w:rPr>
          <w:lang w:val="en-GB"/>
        </w:rPr>
      </w:pPr>
    </w:p>
    <w:p w14:paraId="5D63A7A2" w14:textId="03A8B5FB" w:rsidR="00A757CF" w:rsidRDefault="00A757CF" w:rsidP="00A757CF">
      <w:pPr>
        <w:spacing w:line="360" w:lineRule="auto"/>
        <w:ind w:firstLine="0"/>
      </w:pPr>
      <w:r w:rsidRPr="001F1627">
        <w:rPr>
          <w:b/>
          <w:bCs/>
        </w:rPr>
        <w:t>Figure 1.</w:t>
      </w:r>
      <w:r>
        <w:t xml:space="preserve"> PRISMA flow chart for systematic review</w:t>
      </w:r>
    </w:p>
    <w:p w14:paraId="7A5A09B7" w14:textId="77777777" w:rsidR="00EA3C9B" w:rsidRDefault="00EA3C9B" w:rsidP="00A757CF">
      <w:pPr>
        <w:spacing w:line="360" w:lineRule="auto"/>
        <w:ind w:firstLine="0"/>
      </w:pPr>
    </w:p>
    <w:p w14:paraId="5322E29E" w14:textId="77777777" w:rsidR="00A757CF" w:rsidRDefault="00A757CF" w:rsidP="00A757CF">
      <w:pPr>
        <w:spacing w:line="360" w:lineRule="auto"/>
        <w:ind w:firstLine="0"/>
      </w:pPr>
      <w:r>
        <w:rPr>
          <w:noProof/>
        </w:rPr>
        <w:drawing>
          <wp:inline distT="0" distB="0" distL="0" distR="0" wp14:anchorId="7C5CAF65" wp14:editId="0AC1BA65">
            <wp:extent cx="2800350" cy="2779395"/>
            <wp:effectExtent l="0" t="0" r="635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2800350" cy="2779395"/>
                    </a:xfrm>
                    <a:prstGeom prst="rect">
                      <a:avLst/>
                    </a:prstGeom>
                  </pic:spPr>
                </pic:pic>
              </a:graphicData>
            </a:graphic>
          </wp:inline>
        </w:drawing>
      </w:r>
    </w:p>
    <w:p w14:paraId="7AF9D4BF" w14:textId="77777777" w:rsidR="00A757CF" w:rsidRPr="008A0BA0" w:rsidRDefault="00A757CF" w:rsidP="00A757CF">
      <w:pPr>
        <w:ind w:firstLine="0"/>
      </w:pPr>
    </w:p>
    <w:p w14:paraId="16CAA475" w14:textId="2BD65101" w:rsidR="006E4762" w:rsidRDefault="00867AC9" w:rsidP="002F0A66">
      <w:r>
        <w:t>A</w:t>
      </w:r>
      <w:r w:rsidRPr="00FE55A5">
        <w:t xml:space="preserve"> PRISMA flow chart </w:t>
      </w:r>
      <w:r>
        <w:t xml:space="preserve">detailing all exclusions can be found in Figure 1 </w:t>
      </w:r>
      <w:r w:rsidRPr="00FE55A5">
        <w:fldChar w:fldCharType="begin"/>
      </w:r>
      <w:r>
        <w:instrText xml:space="preserve"> ADDIN ZOTERO_ITEM CSL_CITATION {"citationID":"fxbsvlGo","properties":{"formattedCitation":"(Moher et al., 2009)","plainCitation":"(Moher et al., 2009)","noteIndex":0},"citationItems":[{"id":161,"uris":["http://zotero.org/users/1687755/items/TRZASPIG"],"itemData":{"id":161,"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label":"page"}],"schema":"https://github.com/citation-style-language/schema/raw/master/csl-citation.json"} </w:instrText>
      </w:r>
      <w:r w:rsidRPr="00FE55A5">
        <w:fldChar w:fldCharType="separate"/>
      </w:r>
      <w:r w:rsidRPr="00FE55A5">
        <w:rPr>
          <w:noProof/>
        </w:rPr>
        <w:t>(Moher et al., 2009)</w:t>
      </w:r>
      <w:r w:rsidRPr="00FE55A5">
        <w:fldChar w:fldCharType="end"/>
      </w:r>
      <w:r>
        <w:t>.</w:t>
      </w:r>
      <w:r w:rsidRPr="00FE55A5">
        <w:t xml:space="preserve"> </w:t>
      </w:r>
      <w:r w:rsidR="00FC77B8">
        <w:t xml:space="preserve">372 records were obtained from the database searches and 5 from other sources. </w:t>
      </w:r>
      <w:r>
        <w:t>After duplicates were removed, 23</w:t>
      </w:r>
      <w:r w:rsidR="00656A71">
        <w:t>2</w:t>
      </w:r>
      <w:r>
        <w:t xml:space="preserve"> records remained. The</w:t>
      </w:r>
      <w:r w:rsidR="00100A07">
        <w:t xml:space="preserve"> retained records </w:t>
      </w:r>
      <w:r>
        <w:t>were screened based on their title and abstract. Inclusion criteri</w:t>
      </w:r>
      <w:r w:rsidR="00625698">
        <w:t>on</w:t>
      </w:r>
      <w:r>
        <w:t xml:space="preserve"> </w:t>
      </w:r>
      <w:r w:rsidR="00625698">
        <w:t xml:space="preserve">was </w:t>
      </w:r>
      <w:r>
        <w:t xml:space="preserve">the use of the Implicit Relational Assessment Procedure (IRAP) within the study. Variant procedures such as the Mixed-Trials IRAP </w:t>
      </w:r>
      <w:r>
        <w:fldChar w:fldCharType="begin"/>
      </w:r>
      <w:r>
        <w:instrText xml:space="preserve"> ADDIN ZOTERO_ITEM CSL_CITATION {"citationID":"532VhmUC","properties":{"formattedCitation":"(MT-IRAP: Levin et al., 2010)","plainCitation":"(MT-IRAP: Levin et al., 2010)","noteIndex":0},"citationItems":[{"id":11126,"uris":["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label":"page","prefix":"MT-IRAP: "}],"schema":"https://github.com/citation-style-language/schema/raw/master/csl-citation.json"} </w:instrText>
      </w:r>
      <w:r>
        <w:fldChar w:fldCharType="separate"/>
      </w:r>
      <w:r>
        <w:rPr>
          <w:noProof/>
        </w:rPr>
        <w:t>(MT-IRAP: Levin et al., 2010)</w:t>
      </w:r>
      <w:r>
        <w:fldChar w:fldCharType="end"/>
      </w:r>
      <w:r>
        <w:t xml:space="preserve"> and the Training IRAP </w:t>
      </w:r>
      <w:r>
        <w:fldChar w:fldCharType="begin"/>
      </w:r>
      <w:r>
        <w:instrText xml:space="preserve"> ADDIN ZOTERO_ITEM CSL_CITATION {"citationID":"7Uz5HYvM","properties":{"formattedCitation":"(T-IRAP: Kilroe et al., 2014)","plainCitation":"(T-IRAP: Kilroe et al., 2014)","noteIndex":0},"citationItems":[{"id":11198,"uris":["http://zotero.org/users/1687755/items/JN6BIVHR"],"itemData":{"id":11198,"type":"article-journal","abstract":"The IRAP computer software program was adapted as an interactive teaching tool (T-IRAP) targeting relational frames with four children with diagnosed autism aged 8-10 years. An adaptation of a multiple-baseline design was used to compare participants' relational learning in terms of speed and accuracy during Table-Top (TT) and T-IRAP teaching. The tt procedure was commenced with all participants simultaneously, and the T-IRAP was introduced at stepwise time intervals (after 5, 10, 15, 20 trial blocks) across the four participants. Nonarbitrary then arbitrary coordination, comparative, opposition and derived relations were targeted. Results showed that the T-IRAP was successfully adapted to teach all targeted relations, and in general greater speed and accuracy in relational responding were shown for all four participants during T-IRAP teaching compared with TT teaching. Thus the T-IRAP may be a useful supplementary teaching tool in applied settings. (PsycINFO Database Record (c) 2018 APA, all rights reserved)","archive":"psyh","archive_location":"2014-55723-007","collection-title":"Behavioral Developmental Approaches to Clinical Interventions","container-title":"Behavioral Development Bulletin","DOI":"10.1037/h0100578","ISSN":"1942-0722","issue":"2","journalAbbreviation":"Behavioral Development Bulletin","page":"60-80","source":"EBSCOhost","title":"Using the T-IRAP interactive computer program and applied behavior analysis to teach relational responding in children with autism","volume":"19","author":[{"family":"Kilroe","given":"Helen"},{"family":"Murphy","given":"Carol"},{"family":"Barnes-Holmes","given":"Dermot"},{"family":"Barnes-Holmes","given":"Yvonne"}],"issued":{"date-parts":[["2014",7]]}},"label":"page","prefix":"T-IRAP: "}],"schema":"https://github.com/citation-style-language/schema/raw/master/csl-citation.json"} </w:instrText>
      </w:r>
      <w:r>
        <w:fldChar w:fldCharType="separate"/>
      </w:r>
      <w:r>
        <w:rPr>
          <w:noProof/>
        </w:rPr>
        <w:t>(T-IRAP: Kilroe et al., 2014)</w:t>
      </w:r>
      <w:r>
        <w:fldChar w:fldCharType="end"/>
      </w:r>
      <w:r>
        <w:t xml:space="preserve"> were excluded. </w:t>
      </w:r>
      <w:r w:rsidR="00BA5E7E">
        <w:t>16</w:t>
      </w:r>
      <w:r w:rsidR="00153AB9">
        <w:t>1</w:t>
      </w:r>
      <w:r w:rsidR="00BA5E7E">
        <w:t xml:space="preserve"> records remained after title and abstract exclusions</w:t>
      </w:r>
      <w:r w:rsidR="00625698">
        <w:t xml:space="preserve">. The full texts of these articles </w:t>
      </w:r>
      <w:r w:rsidR="004D0A3C">
        <w:t xml:space="preserve">were </w:t>
      </w:r>
      <w:r w:rsidR="00625698">
        <w:t xml:space="preserve">then screened using the same inclusion criterion. </w:t>
      </w:r>
      <w:r w:rsidR="008E330E">
        <w:t>Ten</w:t>
      </w:r>
      <w:r w:rsidR="00257B34">
        <w:t xml:space="preserve"> articles were excluded based on this full text search</w:t>
      </w:r>
      <w:r w:rsidR="00F81845">
        <w:t xml:space="preserve">. In each case, this was because </w:t>
      </w:r>
      <w:r w:rsidR="00F81845" w:rsidRPr="00641F9D">
        <w:t xml:space="preserve">they did not employ an IRAP (or IRAP variant) at all, or because they employed an IRAP variant such as a Training IRAP or Mixed-Trials IRAP. A list of these exclusions and their individual reasons is available in the supplementary materials. </w:t>
      </w:r>
      <w:r w:rsidR="00307E0A" w:rsidRPr="00641F9D">
        <w:t xml:space="preserve">After </w:t>
      </w:r>
      <w:r w:rsidR="00B403F3" w:rsidRPr="00641F9D">
        <w:t>all</w:t>
      </w:r>
      <w:r w:rsidR="00307E0A" w:rsidRPr="00641F9D">
        <w:t xml:space="preserve"> exclusions, </w:t>
      </w:r>
      <w:r w:rsidRPr="00641F9D">
        <w:t>15</w:t>
      </w:r>
      <w:r w:rsidR="00B517B6" w:rsidRPr="00641F9D">
        <w:t>1</w:t>
      </w:r>
      <w:r w:rsidRPr="00641F9D">
        <w:t xml:space="preserve"> </w:t>
      </w:r>
      <w:r w:rsidR="002F0A66" w:rsidRPr="00641F9D">
        <w:t xml:space="preserve">published </w:t>
      </w:r>
      <w:r w:rsidRPr="00641F9D">
        <w:t xml:space="preserve">articles and book chapters </w:t>
      </w:r>
      <w:r w:rsidR="002F0A66" w:rsidRPr="00641F9D">
        <w:t xml:space="preserve">using the </w:t>
      </w:r>
      <w:r w:rsidRPr="00641F9D">
        <w:t>IRAP were</w:t>
      </w:r>
      <w:r w:rsidRPr="00FE55A5">
        <w:t xml:space="preserve"> </w:t>
      </w:r>
      <w:r w:rsidR="00D62656">
        <w:t>found that met the inclusion criteri</w:t>
      </w:r>
      <w:r w:rsidR="00A93B70">
        <w:t>a</w:t>
      </w:r>
      <w:r w:rsidRPr="00FE55A5">
        <w:t>.</w:t>
      </w:r>
      <w:r w:rsidRPr="00782FBE">
        <w:t xml:space="preserve"> </w:t>
      </w:r>
    </w:p>
    <w:p w14:paraId="7E8AEC96" w14:textId="7E41F4B3" w:rsidR="008A6EF8" w:rsidRDefault="008A6EF8" w:rsidP="008A6EF8">
      <w:r>
        <w:t xml:space="preserve">The full text for each record was </w:t>
      </w:r>
      <w:r w:rsidR="00AE19F6">
        <w:t xml:space="preserve">then </w:t>
      </w:r>
      <w:r>
        <w:t>inspected in order to extract the following information for each study described: the sample size after exclusions (</w:t>
      </w:r>
      <w:r w:rsidRPr="00E159BB">
        <w:rPr>
          <w:i/>
          <w:iCs/>
        </w:rPr>
        <w:t>N</w:t>
      </w:r>
      <w:r>
        <w:t xml:space="preserve">); study design (between, within, or mixed); the number of between-subjects conditions; and whether the study reported employing Null Hypothesis Significance Testing (NHST). </w:t>
      </w:r>
      <w:r w:rsidR="00C51E11">
        <w:t xml:space="preserve">The sample size after exclusions was extracted rather than the sample prior to exclusions given the IRAP’s established high attrition rate </w:t>
      </w:r>
      <w:r w:rsidR="00C51E11">
        <w:fldChar w:fldCharType="begin"/>
      </w:r>
      <w:r w:rsidR="00250991">
        <w:instrText xml:space="preserve"> ADDIN ZOTERO_ITEM CSL_CITATION {"citationID":"uxmmQRWR","properties":{"formattedCitation":"(Hussey et al., 2015)","plainCitation":"(Hussey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C51E11">
        <w:fldChar w:fldCharType="separate"/>
      </w:r>
      <w:r w:rsidR="00250991">
        <w:rPr>
          <w:noProof/>
        </w:rPr>
        <w:t>(Hussey et al., 2015)</w:t>
      </w:r>
      <w:r w:rsidR="00C51E11">
        <w:fldChar w:fldCharType="end"/>
      </w:r>
      <w:r w:rsidR="00C51E11">
        <w:t xml:space="preserve">. </w:t>
      </w:r>
      <w:r w:rsidR="007242D4">
        <w:t>Note that comparison</w:t>
      </w:r>
      <w:r w:rsidR="00C8696F">
        <w:t>s</w:t>
      </w:r>
      <w:r w:rsidR="007242D4">
        <w:t xml:space="preserve"> among multiple IRAP trial-types was excluded</w:t>
      </w:r>
      <w:r w:rsidR="00720737">
        <w:t xml:space="preserve"> from consideration</w:t>
      </w:r>
      <w:r w:rsidR="007242D4">
        <w:t xml:space="preserve"> when labelling a given study as including a within-subjects element, given that this feature is so common in the literature. </w:t>
      </w:r>
      <w:r>
        <w:t>Where a study employed multiple designs (e.g., both correlating the IRAP with a criterion variable and examining the pattern of IRAP effects between groups)</w:t>
      </w:r>
      <w:r w:rsidR="00F95E6B">
        <w:t xml:space="preserve"> it was labelled “mixed”. As such, “mixed” refers not only to mixed within-between research designs but also articles that report both within and between designs. </w:t>
      </w:r>
      <w:r w:rsidR="00E74F51">
        <w:t>This was suitable for the current analytic purposes, which required excluding the purely within-subject studies from the analyses</w:t>
      </w:r>
      <w:r w:rsidR="006C4C5D">
        <w:t xml:space="preserve"> in order to estimate statistical power correctly (i.e., using those studies employing at least one between-subjects analysis).</w:t>
      </w:r>
    </w:p>
    <w:p w14:paraId="39D9BCA7" w14:textId="1E2D989D" w:rsidR="00AF216C" w:rsidRDefault="00AF216C" w:rsidP="00AF216C">
      <w:pPr>
        <w:pStyle w:val="Heading2"/>
      </w:pPr>
      <w:r>
        <w:t>Review of research practices in Social and Personality Psychology journals (201</w:t>
      </w:r>
      <w:r w:rsidR="00BA1FCC">
        <w:t>1</w:t>
      </w:r>
      <w:r>
        <w:t>-2019)</w:t>
      </w:r>
    </w:p>
    <w:p w14:paraId="5867ECF0" w14:textId="523B6080" w:rsidR="00BC58D2" w:rsidRDefault="00AF216C" w:rsidP="00760708">
      <w:r>
        <w:t xml:space="preserve">Fraley et al. </w:t>
      </w:r>
      <w:r>
        <w:fldChar w:fldCharType="begin"/>
      </w:r>
      <w:r>
        <w:instrText xml:space="preserve"> ADDIN ZOTERO_ITEM CSL_CITATION {"citationID":"A7cz77nt","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fldChar w:fldCharType="separate"/>
      </w:r>
      <w:r>
        <w:rPr>
          <w:noProof/>
        </w:rPr>
        <w:t>(2022)</w:t>
      </w:r>
      <w:r>
        <w:fldChar w:fldCharType="end"/>
      </w:r>
      <w:r>
        <w:t xml:space="preserve"> recently review</w:t>
      </w:r>
      <w:r w:rsidR="0001152D">
        <w:t>ed</w:t>
      </w:r>
      <w:r>
        <w:t xml:space="preserve"> the </w:t>
      </w:r>
      <w:r w:rsidR="0087680B">
        <w:t xml:space="preserve">sample sizes </w:t>
      </w:r>
      <w:r>
        <w:t>employed in nine Social and Personality Psychology journals</w:t>
      </w:r>
      <w:r w:rsidR="0001152D">
        <w:t xml:space="preserve"> (</w:t>
      </w:r>
      <w:r w:rsidRPr="009714F8">
        <w:t>E</w:t>
      </w:r>
      <w:r>
        <w:t xml:space="preserve">uropean </w:t>
      </w:r>
      <w:r w:rsidRPr="009714F8">
        <w:t>J</w:t>
      </w:r>
      <w:r>
        <w:t xml:space="preserve">ournal of </w:t>
      </w:r>
      <w:r w:rsidRPr="009714F8">
        <w:t>S</w:t>
      </w:r>
      <w:r>
        <w:t xml:space="preserve">ocial </w:t>
      </w:r>
      <w:r w:rsidRPr="009714F8">
        <w:t>P</w:t>
      </w:r>
      <w:r>
        <w:t>sychology</w:t>
      </w:r>
      <w:r w:rsidRPr="009714F8">
        <w:t>, E</w:t>
      </w:r>
      <w:r>
        <w:t xml:space="preserve">uropean </w:t>
      </w:r>
      <w:r w:rsidRPr="009714F8">
        <w:t>J</w:t>
      </w:r>
      <w:r>
        <w:t xml:space="preserve">ournal of </w:t>
      </w:r>
      <w:r w:rsidRPr="009714F8">
        <w:t>P</w:t>
      </w:r>
      <w:r>
        <w:t>ersonality</w:t>
      </w:r>
      <w:r w:rsidRPr="009714F8">
        <w:t>, Journal of Experimental Social Psychology, Journal of Personality, J</w:t>
      </w:r>
      <w:r>
        <w:t xml:space="preserve">ournal of </w:t>
      </w:r>
      <w:r w:rsidRPr="009714F8">
        <w:t>P</w:t>
      </w:r>
      <w:r>
        <w:t xml:space="preserve">ersonality and </w:t>
      </w:r>
      <w:r w:rsidRPr="009714F8">
        <w:t>S</w:t>
      </w:r>
      <w:r>
        <w:t xml:space="preserve">ocial </w:t>
      </w:r>
      <w:r w:rsidRPr="009714F8">
        <w:t>P</w:t>
      </w:r>
      <w:r>
        <w:t>sychology</w:t>
      </w:r>
      <w:r w:rsidRPr="009714F8">
        <w:t>, Journal of Research in Personality, Personality and Social Psychology Bulletin, Psychological Science, and S</w:t>
      </w:r>
      <w:r>
        <w:t xml:space="preserve">ocial and </w:t>
      </w:r>
      <w:r w:rsidRPr="009714F8">
        <w:t>P</w:t>
      </w:r>
      <w:r>
        <w:t xml:space="preserve">ersonality </w:t>
      </w:r>
      <w:r w:rsidRPr="009714F8">
        <w:t>P</w:t>
      </w:r>
      <w:r>
        <w:t xml:space="preserve">sychology </w:t>
      </w:r>
      <w:r w:rsidRPr="009714F8">
        <w:t>S</w:t>
      </w:r>
      <w:r>
        <w:t>cience</w:t>
      </w:r>
      <w:r w:rsidR="0001152D">
        <w:t>)</w:t>
      </w:r>
      <w:r w:rsidRPr="009714F8">
        <w:t>.</w:t>
      </w:r>
      <w:r>
        <w:t xml:space="preserve"> The authors extracted data from a random 20% of the empirical studies published in each journal in each year between 2011 and 2019. According to the authors, the</w:t>
      </w:r>
      <w:r w:rsidR="008735EC">
        <w:t xml:space="preserve">ir chosen start </w:t>
      </w:r>
      <w:r>
        <w:t xml:space="preserve">date corresponded to the beginning of the Replication Crisis in psychology, </w:t>
      </w:r>
      <w:r w:rsidR="008735EC">
        <w:t xml:space="preserve">which many would place at </w:t>
      </w:r>
      <w:r>
        <w:t xml:space="preserve">the publication of impactful papers by Bem </w:t>
      </w:r>
      <w:r>
        <w:fldChar w:fldCharType="begin"/>
      </w:r>
      <w:r>
        <w:instrText xml:space="preserve"> ADDIN ZOTERO_ITEM CSL_CITATION {"citationID":"LGEjBO9v","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fldChar w:fldCharType="separate"/>
      </w:r>
      <w:r>
        <w:rPr>
          <w:noProof/>
        </w:rPr>
        <w:t>(2011)</w:t>
      </w:r>
      <w:r>
        <w:fldChar w:fldCharType="end"/>
      </w:r>
      <w:r>
        <w:t xml:space="preserve"> and Simmons et al. </w:t>
      </w:r>
      <w:r>
        <w:fldChar w:fldCharType="begin"/>
      </w:r>
      <w:r>
        <w:instrText xml:space="preserve"> ADDIN ZOTERO_ITEM CSL_CITATION {"citationID":"lyRbaeQC","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fldChar w:fldCharType="separate"/>
      </w:r>
      <w:r>
        <w:rPr>
          <w:noProof/>
        </w:rPr>
        <w:t>(2011)</w:t>
      </w:r>
      <w:r>
        <w:fldChar w:fldCharType="end"/>
      </w:r>
      <w:r>
        <w:t xml:space="preserve">. </w:t>
      </w:r>
      <w:r w:rsidR="002B1C56">
        <w:t xml:space="preserve">As in Fraley et al. (2022), </w:t>
      </w:r>
      <w:r w:rsidR="00B30E8A">
        <w:t xml:space="preserve">(a) </w:t>
      </w:r>
      <w:r w:rsidR="002B1C56">
        <w:t xml:space="preserve">only data from studies that employed between-subjects comparisons were employed for </w:t>
      </w:r>
      <w:r w:rsidR="00BF47A0">
        <w:t xml:space="preserve">the below </w:t>
      </w:r>
      <w:r w:rsidR="002B1C56">
        <w:t>analyses</w:t>
      </w:r>
      <w:r w:rsidR="00B30E8A">
        <w:t xml:space="preserve">; </w:t>
      </w:r>
      <w:r w:rsidR="00EE5110">
        <w:t xml:space="preserve">and </w:t>
      </w:r>
      <w:r w:rsidR="00B30E8A">
        <w:t xml:space="preserve">(b) </w:t>
      </w:r>
      <w:r w:rsidR="00755D10">
        <w:t>only studies in Social and Personality psychology were included. S</w:t>
      </w:r>
      <w:r w:rsidR="00B30E8A">
        <w:t>tudies published in Psychological Science</w:t>
      </w:r>
      <w:r w:rsidR="00755D10">
        <w:t xml:space="preserve">, which is </w:t>
      </w:r>
      <w:r w:rsidR="00B30E8A">
        <w:t>a general psychology journal</w:t>
      </w:r>
      <w:r w:rsidR="00755D10">
        <w:t>,</w:t>
      </w:r>
      <w:r w:rsidR="00B30E8A">
        <w:t xml:space="preserve"> </w:t>
      </w:r>
      <w:r w:rsidR="00755D10">
        <w:t xml:space="preserve">were individually screened by Fraley et al. (2022) for their relevance to </w:t>
      </w:r>
      <w:r w:rsidR="00B30E8A">
        <w:t xml:space="preserve">Social or Personality psychology </w:t>
      </w:r>
      <w:r w:rsidR="00755D10">
        <w:t xml:space="preserve">and </w:t>
      </w:r>
      <w:r w:rsidR="00B30E8A">
        <w:t>excluded</w:t>
      </w:r>
      <w:r w:rsidR="00755D10">
        <w:t xml:space="preserve"> appropriately</w:t>
      </w:r>
      <w:r w:rsidR="00B30E8A">
        <w:t xml:space="preserve">. </w:t>
      </w:r>
      <w:r w:rsidR="00147334">
        <w:t xml:space="preserve">Their openly available dataset was obtained from their supplementary materials (i.e., </w:t>
      </w:r>
      <w:hyperlink r:id="rId14" w:history="1">
        <w:r w:rsidR="00147334">
          <w:rPr>
            <w:rStyle w:val="Hyperlink"/>
          </w:rPr>
          <w:t>osf.io/</w:t>
        </w:r>
        <w:proofErr w:type="spellStart"/>
        <w:r w:rsidR="00147334">
          <w:rPr>
            <w:rStyle w:val="Hyperlink"/>
          </w:rPr>
          <w:t>rvbxp</w:t>
        </w:r>
        <w:proofErr w:type="spellEnd"/>
      </w:hyperlink>
      <w:r w:rsidR="00147334">
        <w:t xml:space="preserve">). </w:t>
      </w:r>
      <w:r w:rsidR="002B1C56">
        <w:t xml:space="preserve">The analytic dataset included </w:t>
      </w:r>
      <w:r w:rsidR="00F62F3E">
        <w:t xml:space="preserve">sample sizes </w:t>
      </w:r>
      <w:r w:rsidR="002B1C56">
        <w:t xml:space="preserve">from </w:t>
      </w:r>
      <w:r w:rsidR="001D3CE5">
        <w:t>3047</w:t>
      </w:r>
      <w:r w:rsidR="002B1C56">
        <w:t xml:space="preserve"> studies</w:t>
      </w:r>
      <w:r w:rsidR="00E3153C">
        <w:t xml:space="preserve"> (</w:t>
      </w:r>
      <w:r w:rsidR="00943836">
        <w:t xml:space="preserve">range </w:t>
      </w:r>
      <w:r w:rsidR="00E3153C">
        <w:t>113</w:t>
      </w:r>
      <w:r w:rsidR="00943836">
        <w:t xml:space="preserve"> to </w:t>
      </w:r>
      <w:r w:rsidR="00E3153C">
        <w:t xml:space="preserve">631 </w:t>
      </w:r>
      <w:r w:rsidR="004E38C1">
        <w:t>studies</w:t>
      </w:r>
      <w:r w:rsidR="00E3153C">
        <w:t xml:space="preserve"> per journal). </w:t>
      </w:r>
    </w:p>
    <w:p w14:paraId="4DCE381C" w14:textId="17D546EB" w:rsidR="002850E5" w:rsidRPr="002850E5" w:rsidRDefault="00EB2BA9" w:rsidP="002850E5">
      <w:pPr>
        <w:pStyle w:val="Heading1"/>
      </w:pPr>
      <w:r>
        <w:lastRenderedPageBreak/>
        <w:t>Results</w:t>
      </w:r>
    </w:p>
    <w:p w14:paraId="37DA25B0" w14:textId="77777777" w:rsidR="002543EC" w:rsidRDefault="002543EC" w:rsidP="002543EC">
      <w:pPr>
        <w:pStyle w:val="Heading2"/>
      </w:pPr>
      <w:r>
        <w:t>Analytic strategy</w:t>
      </w:r>
    </w:p>
    <w:p w14:paraId="3384CBE8" w14:textId="0601A4FE" w:rsidR="008C2FA1" w:rsidRDefault="002543EC" w:rsidP="002543EC">
      <w:r>
        <w:t>The analyses reported here broadly follow those reported by Fraley et al.</w:t>
      </w:r>
      <w:r w:rsidR="00AA552B">
        <w:t>’s</w:t>
      </w:r>
      <w:r>
        <w:t xml:space="preserve"> (2022)</w:t>
      </w:r>
      <w:r w:rsidR="00AA552B">
        <w:t xml:space="preserve"> quantification of sample size and estimation of statistical power</w:t>
      </w:r>
      <w:r>
        <w:t xml:space="preserve">. </w:t>
      </w:r>
    </w:p>
    <w:p w14:paraId="0823610B" w14:textId="50F2E10F" w:rsidR="008C2FA1" w:rsidRDefault="008C2FA1" w:rsidP="008C2FA1">
      <w:r>
        <w:t xml:space="preserve">In the second section, I assess the distribution of sample sizes in the IRAP literature as a whole, and how median sample sizes have changed over time. </w:t>
      </w:r>
    </w:p>
    <w:p w14:paraId="5727693F" w14:textId="328DA8F7" w:rsidR="00DC4648" w:rsidRDefault="00DC4648" w:rsidP="00DC4648">
      <w:pPr>
        <w:pStyle w:val="Heading2"/>
      </w:pPr>
      <w:r>
        <w:t>Prevalence of Null Hypothesis Significance Testing in the IRAP literature</w:t>
      </w:r>
    </w:p>
    <w:p w14:paraId="3116E0F5" w14:textId="4A736A9A" w:rsidR="001E2C61" w:rsidRDefault="001E2C61" w:rsidP="00471407">
      <w:r>
        <w:t xml:space="preserve">Given that the IRAP emerged from the behavioral tradition </w:t>
      </w:r>
      <w:r>
        <w:fldChar w:fldCharType="begin"/>
      </w:r>
      <w:r>
        <w:instrText xml:space="preserve"> ADDIN ZOTERO_ITEM CSL_CITATION {"citationID":"5BGtRGSU","properties":{"formattedCitation":"(Barnes-Holmes et al., 2010)","plainCitation":"(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fldChar w:fldCharType="separate"/>
      </w:r>
      <w:r>
        <w:rPr>
          <w:noProof/>
        </w:rPr>
        <w:t>(Barnes-Holmes et al., 2010)</w:t>
      </w:r>
      <w:r>
        <w:fldChar w:fldCharType="end"/>
      </w:r>
      <w:r>
        <w:t xml:space="preserve">, I considered it possible that some IRAP studies may employ inference methods other than Null Hypothesis Significance Testing (NHST), including Single Case Experimental Design methods. Such studies would be both likely to employ smaller sample sizes and would not be susceptible to issues of statistical power in quite the same way as those which explicitly employed NHST. As such, prior to applying any critique that was relevant only to studies employing NHST, I first began by quantifying the proportion of IRAP publications that actually employed NHST. </w:t>
      </w:r>
    </w:p>
    <w:p w14:paraId="7B2DBE70" w14:textId="0D808AE3" w:rsidR="003661B7" w:rsidRDefault="00A92FA8" w:rsidP="003661B7">
      <w:r>
        <w:t xml:space="preserve">One publication did not report the sample size </w:t>
      </w:r>
      <w:r>
        <w:fldChar w:fldCharType="begin"/>
      </w:r>
      <w:r w:rsidR="000850C1">
        <w:instrText xml:space="preserve"> ADDIN ZOTERO_ITEM CSL_CITATION {"citationID":"v2ojanFT","properties":{"formattedCitation":"(Cullen &amp; Barnes-Holmes, 2008)","plainCitation":"(Cullen &amp; Barnes-Holmes, 2008)","noteIndex":0},"citationItems":[{"id":14205,"uris":["http://zotero.org/users/1687755/items/SW5N2RT6"],"itemData":{"id":14205,"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editor":[{"family":"Morrison","given":"Melanie A."},{"family":"Morrison","given":"Todd G."}],"issued":{"date-parts":[["2008"]]}}}],"schema":"https://github.com/citation-style-language/schema/raw/master/csl-citation.json"} </w:instrText>
      </w:r>
      <w:r>
        <w:fldChar w:fldCharType="separate"/>
      </w:r>
      <w:r>
        <w:rPr>
          <w:noProof/>
        </w:rPr>
        <w:t>(Cullen &amp; Barnes-Holmes, 2008)</w:t>
      </w:r>
      <w:r>
        <w:fldChar w:fldCharType="end"/>
      </w:r>
      <w:r>
        <w:t xml:space="preserve">. </w:t>
      </w:r>
      <w:r w:rsidR="006A0566">
        <w:t>T</w:t>
      </w:r>
      <w:r>
        <w:t>he remaining</w:t>
      </w:r>
      <w:r w:rsidR="00E31202">
        <w:t xml:space="preserve"> 150 </w:t>
      </w:r>
      <w:r w:rsidR="006A0566">
        <w:t xml:space="preserve">publications contained </w:t>
      </w:r>
      <w:r w:rsidR="009C1D98">
        <w:t>188</w:t>
      </w:r>
      <w:r w:rsidR="006A0566">
        <w:t xml:space="preserve"> studies</w:t>
      </w:r>
      <w:r w:rsidR="00AF6964">
        <w:t xml:space="preserve">. </w:t>
      </w:r>
      <w:r w:rsidR="009C263C">
        <w:t xml:space="preserve">Just </w:t>
      </w:r>
      <w:r w:rsidR="009C1D98">
        <w:t xml:space="preserve">3 </w:t>
      </w:r>
      <w:r w:rsidR="009C1D98" w:rsidRPr="009C1D98">
        <w:t xml:space="preserve">studies </w:t>
      </w:r>
      <w:r w:rsidR="00A413CF">
        <w:t xml:space="preserve">in two articles </w:t>
      </w:r>
      <w:r w:rsidR="006A0566" w:rsidRPr="009C1D98">
        <w:t>(</w:t>
      </w:r>
      <w:r w:rsidR="009C1D98" w:rsidRPr="009C1D98">
        <w:t>1.6</w:t>
      </w:r>
      <w:r w:rsidR="006A0566" w:rsidRPr="009C1D98">
        <w:t>%)</w:t>
      </w:r>
      <w:r w:rsidR="006A0566">
        <w:t xml:space="preserve"> </w:t>
      </w:r>
      <w:r w:rsidR="00471407">
        <w:t xml:space="preserve">did </w:t>
      </w:r>
      <w:r w:rsidR="009C263C">
        <w:t xml:space="preserve">not employ NHST </w:t>
      </w:r>
      <w:r w:rsidR="009C263C">
        <w:fldChar w:fldCharType="begin"/>
      </w:r>
      <w:r w:rsidR="006A0566">
        <w:instrText xml:space="preserve"> ADDIN ZOTERO_ITEM CSL_CITATION {"citationID":"nvog3abs","properties":{"formattedCitation":"(i.e., Jackson et al., 2016; Rafacz et al., 2019)","plainCitation":"(i.e., Jackson et al., 2016; Rafacz et al., 2019)","noteIndex":0},"citationItems":[{"id":5136,"uris":["http://zotero.org/users/1687755/items/SXF7PG6U"],"itemData":{"id":5136,"type":"article-journal","abstract":"This study investigated the impact of reinforcer-focused statements vetted by the Implicit Relational Assessment Procedure (IRAP) on the intensity of participation in an exercise class. Using a relative heart rate measure, the first experiment compared individually selected phrases focused on the positive consequences of exercise to general topographic advice about how to exercise using an alternating treatments design, and found that participants exercised harder in the presence of the reinforcer-focused phrases. Experiment 2 tested a similar comparison using phrases focused on consequences that were shown to be neutral or negative by the IRAP, and found no consistent effect on responding. These results support a key prediction from previous research in Relational Frame Theory, namely that reinforcer-focused statements can function as motivative augmentals, and they suggest that such motivative effects can impact behaviours of applied importance such as exercise.","container-title":"Journal of Contextual Behavioral Science","DOI":"10.1016/j.jcbs.2015.11.002","ISSN":"2212-1447","issue":"1","journalAbbreviation":"Journal of Contextual Behavioral Science","page":"48-57","source":"ScienceDirect","title":"Whatever gets your heart pumping: the impact of implicitly selected reinforcer-focused statements on exercise intensity","title-short":"Whatever gets your heart pumping","volume":"5","author":[{"family":"Jackson","given":"Marianne L."},{"family":"Larry Williams","given":"W."},{"family":"Hayes","given":"Steven C."},{"family":"Humphreys","given":"Tiffany"},{"family":"Gauthier","given":"Brook"},{"family":"Westwood","given":"Ryan"}],"issued":{"date-parts":[["2016",1]]}},"label":"page","prefix":"i.e., "},{"id":14263,"uris":["http://zotero.org/users/1687755/items/VMS4NUG4"],"itemData":{"id":14263,"type":"article-journal","abstract":"Motivative augmentals are rules or statements that temporarily change the effectiveness of a consequence, similar to establishing operations for nonverbal consequences (Hayes, Barnes-Holmes, &amp; Roche, 2001). Many communications by an organization's leadership may function as such and alter the function of stimuli in the workplace, which in turn may influence employee behaviors (Houmanfar &amp; Rodrigues, Journal of Applied Radical Behavior Analysis, N1, 22–27, 2012). There is a lack of experimental research regarding this, however, particularly under different organizational pay systems (i.e., financial contingencies), which have been repeatedly shown to influence performance (e.g., Gupta &amp; Shaw, Compensation and Benefits Review, 30(2), 26–32, 1998; Locke, Feren, McCaleb, Shaw, &amp; Denny, 1980). The current study sought to compare the two by measuring the effect of motivational statements on individual versus cooperative responding under two different pay-for-performance contingencies in an organizational analogue. Stimuli for the motivational statements were selected utilizing an Implicit Relational Assessment Procedure (IRAP) with one group of participants, and these statements were then tested under piece-rate and profit-share conditions with a second group of participants in a counterbalanced reversal design. Results indicated that the financial contingencies had more of an effect on responding, but that motivational statements influenced behavior as well. In particular, motivational statements affected whether a participant chose to cooperate or behave individually more under financially neutral conditions (i.e., profit share) when there was no financial cost for doing so. As such, organizations can utilize memos or speeches to increase performance, but it is important for the content to align with financial contingencies in order to maximize performance. (PsycINFO Database Record (c) 2019 APA, all rights reserved)","archive":"APA PsycInfo","archive_location":"2018-58181-001","container-title":"The Psychological Record","DOI":"10.1007/s40732-018-0324-x","ISSN":"0033-2933","issue":"1","journalAbbreviation":"The Psychological Record","note":"publisher: Springer","page":"49-66","source":"EBSCOhost","title":"Assessing the effects of motivative augmentals, pay-for-performance, and implicit verbal responding on cooperation","volume":"69","author":[{"family":"Rafacz","given":"Sharlet D."},{"family":"Houmanfar","given":"Ramona A."},{"family":"Smith","given":"Gregory S."},{"family":"Levin","given":"Michael E."}],"issued":{"date-parts":[["2019",3,15]]}}}],"schema":"https://github.com/citation-style-language/schema/raw/master/csl-citation.json"} </w:instrText>
      </w:r>
      <w:r w:rsidR="009C263C">
        <w:fldChar w:fldCharType="separate"/>
      </w:r>
      <w:r w:rsidR="006A0566">
        <w:rPr>
          <w:noProof/>
        </w:rPr>
        <w:t>(i.e., Jackson et al., 2016; Rafacz et al., 2019)</w:t>
      </w:r>
      <w:r w:rsidR="009C263C">
        <w:fldChar w:fldCharType="end"/>
      </w:r>
      <w:r w:rsidR="009C263C">
        <w:t>.</w:t>
      </w:r>
      <w:r w:rsidR="000806B6">
        <w:t xml:space="preserve"> </w:t>
      </w:r>
      <w:r w:rsidR="00AF6964">
        <w:t xml:space="preserve">The overwhelming majority of published </w:t>
      </w:r>
      <w:r w:rsidR="00AF6964" w:rsidRPr="00F5260A">
        <w:t>IRAP studies have employed NHST (</w:t>
      </w:r>
      <w:r w:rsidR="00F5260A" w:rsidRPr="00F5260A">
        <w:t>185 studies</w:t>
      </w:r>
      <w:r w:rsidR="00AF6964" w:rsidRPr="00F5260A">
        <w:t xml:space="preserve">, </w:t>
      </w:r>
      <w:r w:rsidR="00F5260A" w:rsidRPr="00F5260A">
        <w:t>97.9%</w:t>
      </w:r>
      <w:r w:rsidR="00AF6964" w:rsidRPr="00F5260A">
        <w:t xml:space="preserve">). </w:t>
      </w:r>
      <w:r w:rsidR="00E500E6" w:rsidRPr="00F5260A">
        <w:t>As</w:t>
      </w:r>
      <w:r w:rsidR="00E500E6">
        <w:t xml:space="preserve"> such, the </w:t>
      </w:r>
      <w:r w:rsidR="00C923B9">
        <w:t xml:space="preserve">constraints of </w:t>
      </w:r>
      <w:r w:rsidR="00C67E75">
        <w:t xml:space="preserve">inference via </w:t>
      </w:r>
      <w:r w:rsidR="00C923B9">
        <w:t>NHST necessarily apply to these studies</w:t>
      </w:r>
      <w:r w:rsidR="00C67E75">
        <w:t xml:space="preserve">. </w:t>
      </w:r>
    </w:p>
    <w:p w14:paraId="6C13DEFA" w14:textId="3EAEE43C" w:rsidR="00DC4648" w:rsidRPr="0073247A" w:rsidRDefault="00DC4648" w:rsidP="0073247A">
      <w:pPr>
        <w:pStyle w:val="Heading2"/>
        <w:rPr>
          <w:lang w:val="en-IE"/>
        </w:rPr>
      </w:pPr>
      <w:r>
        <w:t>Sample size in the IRAP literature</w:t>
      </w:r>
    </w:p>
    <w:p w14:paraId="454850BC" w14:textId="6B6B3047" w:rsidR="00D7249C" w:rsidRPr="00D7249C" w:rsidRDefault="00D7249C" w:rsidP="00D7249C">
      <w:pPr>
        <w:pStyle w:val="Heading3"/>
      </w:pPr>
      <w:r>
        <w:t>Distribution of sample sizes</w:t>
      </w:r>
    </w:p>
    <w:p w14:paraId="5C1067D0" w14:textId="0948FDBD" w:rsidR="008438BF" w:rsidRDefault="00B10579" w:rsidP="0073247A">
      <w:r>
        <w:t>In the 18</w:t>
      </w:r>
      <w:r w:rsidR="0024773C">
        <w:t>5</w:t>
      </w:r>
      <w:r>
        <w:t xml:space="preserve"> studies that </w:t>
      </w:r>
      <w:r w:rsidR="0024773C">
        <w:t xml:space="preserve">both employed NHST and reported sample sizes, a total of </w:t>
      </w:r>
      <w:r w:rsidR="0024773C" w:rsidRPr="0024773C">
        <w:t>8384</w:t>
      </w:r>
      <w:r w:rsidR="0024773C">
        <w:t xml:space="preserve"> participants were reported.</w:t>
      </w:r>
      <w:r w:rsidR="00C02604">
        <w:t xml:space="preserve"> Sample sizes ranged from 9 to 210 participants, Median = 41, Median Absolute Deviation (MAD) = 17.8.</w:t>
      </w:r>
      <w:r w:rsidR="00745B2B">
        <w:t xml:space="preserve"> A histogram of the distribution of sample sizes in IRAP research can be found in Figure 1.</w:t>
      </w:r>
      <w:r w:rsidR="005411B3">
        <w:t xml:space="preserve"> </w:t>
      </w:r>
    </w:p>
    <w:p w14:paraId="014DD3DF" w14:textId="4CDD78EB" w:rsidR="008438BF" w:rsidRDefault="008438BF" w:rsidP="008438BF">
      <w:pPr>
        <w:pStyle w:val="TableFigure"/>
        <w:rPr>
          <w:lang w:val="en-IE"/>
        </w:rPr>
      </w:pPr>
      <w:r w:rsidRPr="00745B2B">
        <w:rPr>
          <w:b/>
          <w:bCs/>
          <w:lang w:val="en-IE"/>
        </w:rPr>
        <w:t>Figure 1.</w:t>
      </w:r>
      <w:r>
        <w:rPr>
          <w:lang w:val="en-IE"/>
        </w:rPr>
        <w:t xml:space="preserve"> Histogram of the distribution of sample sizes in IRAP studies</w:t>
      </w:r>
    </w:p>
    <w:p w14:paraId="6774B74B" w14:textId="77777777" w:rsidR="00EA3C9B" w:rsidRDefault="00EA3C9B" w:rsidP="008438BF">
      <w:pPr>
        <w:pStyle w:val="TableFigure"/>
        <w:rPr>
          <w:lang w:val="en-IE"/>
        </w:rPr>
      </w:pPr>
    </w:p>
    <w:p w14:paraId="21C5C93C" w14:textId="77777777" w:rsidR="008438BF" w:rsidRDefault="008438BF" w:rsidP="008438BF">
      <w:pPr>
        <w:pStyle w:val="TableFigure"/>
        <w:rPr>
          <w:lang w:val="en-IE"/>
        </w:rPr>
      </w:pPr>
      <w:r>
        <w:rPr>
          <w:noProof/>
          <w:lang w:val="en-IE"/>
        </w:rPr>
        <w:drawing>
          <wp:inline distT="0" distB="0" distL="0" distR="0" wp14:anchorId="2FED9F0E" wp14:editId="49FBA55E">
            <wp:extent cx="2800350" cy="18669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a:extLst>
                        <a:ext uri="{28A0092B-C50C-407E-A947-70E740481C1C}">
                          <a14:useLocalDpi xmlns:a14="http://schemas.microsoft.com/office/drawing/2010/main" val="0"/>
                        </a:ext>
                      </a:extLst>
                    </a:blip>
                    <a:stretch>
                      <a:fillRect/>
                    </a:stretch>
                  </pic:blipFill>
                  <pic:spPr>
                    <a:xfrm>
                      <a:off x="0" y="0"/>
                      <a:ext cx="2800350" cy="1866900"/>
                    </a:xfrm>
                    <a:prstGeom prst="rect">
                      <a:avLst/>
                    </a:prstGeom>
                  </pic:spPr>
                </pic:pic>
              </a:graphicData>
            </a:graphic>
          </wp:inline>
        </w:drawing>
      </w:r>
    </w:p>
    <w:p w14:paraId="2A5490F0" w14:textId="77777777" w:rsidR="0073247A" w:rsidRDefault="0073247A" w:rsidP="008438BF">
      <w:pPr>
        <w:ind w:firstLine="0"/>
      </w:pPr>
    </w:p>
    <w:p w14:paraId="65DEC427" w14:textId="2083EEEB" w:rsidR="00D7249C" w:rsidRDefault="00D7249C" w:rsidP="00D7249C">
      <w:pPr>
        <w:pStyle w:val="Heading3"/>
      </w:pPr>
      <w:r>
        <w:t xml:space="preserve">Change in sample size </w:t>
      </w:r>
      <w:r w:rsidR="00BC32C7">
        <w:t>per study</w:t>
      </w:r>
      <w:r>
        <w:t xml:space="preserve"> over time</w:t>
      </w:r>
    </w:p>
    <w:p w14:paraId="00C5EFE0" w14:textId="20DCC396" w:rsidR="00D7249C" w:rsidRPr="001C1689" w:rsidRDefault="005411B3" w:rsidP="005411B3">
      <w:r>
        <w:t xml:space="preserve">Change in sample sizes over time was quantified by calculating the median sample size for each year. </w:t>
      </w:r>
      <w:r w:rsidR="002578D2">
        <w:t xml:space="preserve">In </w:t>
      </w:r>
      <w:r>
        <w:t>order to illustrate the change in sample sizes used in all IRAP studies over time, median</w:t>
      </w:r>
      <w:r w:rsidR="00033D34">
        <w:t xml:space="preserve"> sample size per study per year using all studies was </w:t>
      </w:r>
      <w:r>
        <w:t xml:space="preserve">calculated (see Figure 2, green line). </w:t>
      </w:r>
      <w:r w:rsidR="006E22CF">
        <w:t xml:space="preserve">In this and all subsequent figures, the straight line represents the fitted </w:t>
      </w:r>
      <w:r w:rsidR="00D97B35">
        <w:t xml:space="preserve">Ordinary Least Squares </w:t>
      </w:r>
      <w:r w:rsidR="006E22CF">
        <w:t xml:space="preserve">linear regression line (discussed later) and the shaded region around it represents its </w:t>
      </w:r>
      <w:r w:rsidR="00357841">
        <w:t xml:space="preserve">95% Confidence Interval. </w:t>
      </w:r>
      <w:r w:rsidR="00B8296B">
        <w:t>As can be seen in the plot, median sample size</w:t>
      </w:r>
      <w:r w:rsidR="0037349C">
        <w:t>s</w:t>
      </w:r>
      <w:r w:rsidR="00B8296B">
        <w:t xml:space="preserve"> in IRAP studies </w:t>
      </w:r>
      <w:r w:rsidR="007F3102">
        <w:t>are</w:t>
      </w:r>
      <w:r w:rsidR="00B8296B">
        <w:t xml:space="preserve"> </w:t>
      </w:r>
      <w:r w:rsidR="007F3102">
        <w:t xml:space="preserve">small </w:t>
      </w:r>
      <w:r w:rsidR="00B8296B">
        <w:t>(range 1</w:t>
      </w:r>
      <w:r w:rsidR="00A25044">
        <w:t>2</w:t>
      </w:r>
      <w:r w:rsidR="00B8296B">
        <w:t xml:space="preserve"> to </w:t>
      </w:r>
      <w:r w:rsidR="00A25044">
        <w:t>64</w:t>
      </w:r>
      <w:r w:rsidR="00B8296B">
        <w:t>).</w:t>
      </w:r>
      <w:r w:rsidR="00490A2B">
        <w:t xml:space="preserve"> Notably, given that these are medians, </w:t>
      </w:r>
      <w:r w:rsidR="00490A2B" w:rsidRPr="001C1689">
        <w:t>this also implies that half of studies in each year employ samples that are even smaller than this.</w:t>
      </w:r>
      <w:r w:rsidR="00B8296B" w:rsidRPr="001C1689">
        <w:t xml:space="preserve"> </w:t>
      </w:r>
      <w:r w:rsidR="008C0137" w:rsidRPr="001C1689">
        <w:t xml:space="preserve">Data from all plots are available in table format in the supplementary materials. </w:t>
      </w:r>
    </w:p>
    <w:p w14:paraId="03600D93" w14:textId="339D8DC5" w:rsidR="00CA2112" w:rsidRDefault="00D96B93" w:rsidP="005411B3">
      <w:r w:rsidRPr="001C1689">
        <w:t>In order to quantify change in an accessible manner, a</w:t>
      </w:r>
      <w:r w:rsidR="00DB13DF" w:rsidRPr="001C1689">
        <w:t>n Ordinary Least Squares</w:t>
      </w:r>
      <w:r w:rsidRPr="001C1689">
        <w:t xml:space="preserve"> linear regression</w:t>
      </w:r>
      <w:r>
        <w:t xml:space="preserve"> was fit to the data with </w:t>
      </w:r>
      <w:r w:rsidR="007E134C">
        <w:t xml:space="preserve">median </w:t>
      </w:r>
      <w:r>
        <w:t>sample size as the dependent variable and year as the independent</w:t>
      </w:r>
      <w:r w:rsidR="00F31442">
        <w:t xml:space="preserve"> variable</w:t>
      </w:r>
      <w:r>
        <w:t xml:space="preserve">. </w:t>
      </w:r>
      <w:r w:rsidR="00CD2ABD">
        <w:t>Year was rescored so that 2006 was the intercept.</w:t>
      </w:r>
      <w:r>
        <w:t xml:space="preserve"> </w:t>
      </w:r>
      <w:r w:rsidR="00CD2ABD">
        <w:t xml:space="preserve">Results demonstrated that </w:t>
      </w:r>
      <w:r w:rsidR="002D781D">
        <w:t xml:space="preserve">estimated </w:t>
      </w:r>
      <w:r w:rsidR="005D5204">
        <w:t xml:space="preserve">median </w:t>
      </w:r>
      <w:r w:rsidR="002D781D">
        <w:t xml:space="preserve">sample size </w:t>
      </w:r>
      <w:r w:rsidR="00B179B9">
        <w:t xml:space="preserve">per study </w:t>
      </w:r>
      <w:r w:rsidR="00A61AA9">
        <w:t xml:space="preserve">was </w:t>
      </w:r>
      <w:r w:rsidR="00B25FD3">
        <w:t>increasing</w:t>
      </w:r>
      <w:r w:rsidR="002D781D">
        <w:t xml:space="preserve"> from </w:t>
      </w:r>
      <w:r w:rsidR="00770193">
        <w:t xml:space="preserve">an estimated </w:t>
      </w:r>
      <w:r w:rsidR="00236D73" w:rsidRPr="00236D73">
        <w:t>22.5</w:t>
      </w:r>
      <w:r w:rsidR="002D781D">
        <w:t>, 95% CI [</w:t>
      </w:r>
      <w:r w:rsidR="00236D73" w:rsidRPr="00236D73">
        <w:t>10.7, 34.2</w:t>
      </w:r>
      <w:r w:rsidR="002D781D">
        <w:t xml:space="preserve">] in 2006 </w:t>
      </w:r>
      <w:r w:rsidR="000F7E5C">
        <w:t xml:space="preserve">(the model intercept) </w:t>
      </w:r>
      <w:r w:rsidR="002D781D">
        <w:t xml:space="preserve">by an average of </w:t>
      </w:r>
      <w:r w:rsidR="0054347D" w:rsidRPr="0054347D">
        <w:t>1.8</w:t>
      </w:r>
      <w:r w:rsidR="002D781D">
        <w:t>, 95% CI [</w:t>
      </w:r>
      <w:r w:rsidR="0054347D" w:rsidRPr="0054347D">
        <w:t>0.6, 3.1</w:t>
      </w:r>
      <w:r w:rsidR="002D781D">
        <w:t>]</w:t>
      </w:r>
      <w:r w:rsidR="0054347D">
        <w:t xml:space="preserve">, </w:t>
      </w:r>
      <w:r w:rsidR="0054347D" w:rsidRPr="0054347D">
        <w:rPr>
          <w:i/>
          <w:iCs/>
        </w:rPr>
        <w:t>p</w:t>
      </w:r>
      <w:r w:rsidR="0054347D">
        <w:t xml:space="preserve"> = </w:t>
      </w:r>
      <w:r w:rsidR="0054347D" w:rsidRPr="0054347D">
        <w:t>.008</w:t>
      </w:r>
      <w:r w:rsidR="002D781D">
        <w:t xml:space="preserve"> participants per year</w:t>
      </w:r>
      <w:r w:rsidR="00087F01">
        <w:t xml:space="preserve"> (see Figure 2, green line).</w:t>
      </w:r>
    </w:p>
    <w:p w14:paraId="243456C7" w14:textId="77777777" w:rsidR="00EE7F4E" w:rsidRDefault="00EE7F4E" w:rsidP="00EE7F4E">
      <w:pPr>
        <w:pStyle w:val="TableFigure"/>
        <w:rPr>
          <w:lang w:val="en-IE"/>
        </w:rPr>
      </w:pPr>
      <w:r w:rsidRPr="00745B2B">
        <w:rPr>
          <w:b/>
          <w:bCs/>
          <w:lang w:val="en-IE"/>
        </w:rPr>
        <w:t xml:space="preserve">Figure </w:t>
      </w:r>
      <w:r>
        <w:rPr>
          <w:b/>
          <w:bCs/>
          <w:lang w:val="en-IE"/>
        </w:rPr>
        <w:t>2</w:t>
      </w:r>
      <w:r w:rsidRPr="00745B2B">
        <w:rPr>
          <w:b/>
          <w:bCs/>
          <w:lang w:val="en-IE"/>
        </w:rPr>
        <w:t>.</w:t>
      </w:r>
      <w:r>
        <w:rPr>
          <w:lang w:val="en-IE"/>
        </w:rPr>
        <w:t xml:space="preserve"> Median sample size per year in IRAP studies</w:t>
      </w:r>
    </w:p>
    <w:p w14:paraId="06F1C75E" w14:textId="77777777" w:rsidR="00EE7F4E" w:rsidRDefault="00EE7F4E" w:rsidP="00EE7F4E">
      <w:pPr>
        <w:pStyle w:val="TableFigure"/>
        <w:rPr>
          <w:lang w:val="en-IE"/>
        </w:rPr>
      </w:pPr>
    </w:p>
    <w:p w14:paraId="047A2809" w14:textId="77777777" w:rsidR="00EE7F4E" w:rsidRPr="00B878FF" w:rsidRDefault="00EE7F4E" w:rsidP="00EE7F4E">
      <w:pPr>
        <w:pStyle w:val="TableFigure"/>
        <w:rPr>
          <w:lang w:val="en-IE"/>
        </w:rPr>
      </w:pPr>
      <w:r>
        <w:rPr>
          <w:noProof/>
          <w:lang w:val="en-IE"/>
        </w:rPr>
        <w:drawing>
          <wp:inline distT="0" distB="0" distL="0" distR="0" wp14:anchorId="0F86002F" wp14:editId="22C1C73E">
            <wp:extent cx="2800350" cy="2333625"/>
            <wp:effectExtent l="0" t="0" r="635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6">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6F18C46C" w14:textId="77777777" w:rsidR="00EE7F4E" w:rsidRDefault="00EE7F4E" w:rsidP="00EE7F4E">
      <w:pPr>
        <w:ind w:firstLine="0"/>
      </w:pPr>
    </w:p>
    <w:p w14:paraId="17EAC5A4" w14:textId="48F1ADE4" w:rsidR="00D96B93" w:rsidRDefault="00D521A0" w:rsidP="00D521A0">
      <w:pPr>
        <w:pStyle w:val="Heading3"/>
      </w:pPr>
      <w:r>
        <w:t xml:space="preserve">Change in sample size per </w:t>
      </w:r>
      <w:r w:rsidR="00EE326D">
        <w:t>group</w:t>
      </w:r>
      <w:r>
        <w:t xml:space="preserve"> over time</w:t>
      </w:r>
    </w:p>
    <w:p w14:paraId="7237A0D2" w14:textId="759D33F3" w:rsidR="001D1B8C" w:rsidRDefault="00CA2112" w:rsidP="00872BB1">
      <w:r>
        <w:t>While th</w:t>
      </w:r>
      <w:r w:rsidR="00207CAA">
        <w:t>e previous</w:t>
      </w:r>
      <w:r>
        <w:t xml:space="preserve"> quantification benefits from including data</w:t>
      </w:r>
      <w:r w:rsidR="00B44045">
        <w:t xml:space="preserve"> from all studies and therefore providing an overview of the literature</w:t>
      </w:r>
      <w:r>
        <w:t xml:space="preserve">, it does not necessarily compare like with like </w:t>
      </w:r>
      <w:r w:rsidR="006B62D4">
        <w:t xml:space="preserve">over time </w:t>
      </w:r>
      <w:r>
        <w:t>in a way that facilitates understanding statistical power. For example, imagine two studies: the first has a sample size of 100 in two between-subject conditions, the second has a sample size of 1</w:t>
      </w:r>
      <w:r w:rsidR="005A1C9D">
        <w:t>5</w:t>
      </w:r>
      <w:r>
        <w:t xml:space="preserve">0 in three between-subject conditions. The studies have different sample sizes, but this does not translate to them having higher statistical power for their pairwise </w:t>
      </w:r>
      <w:r>
        <w:lastRenderedPageBreak/>
        <w:t>group comparisons: both have an average of 50 participants per group. In order to compare like with like</w:t>
      </w:r>
      <w:r w:rsidR="00033D34">
        <w:t xml:space="preserve">, it is useful to also plot median sample per </w:t>
      </w:r>
      <w:r w:rsidR="00797ADA">
        <w:t xml:space="preserve">group (aka cell within the factorial design). </w:t>
      </w:r>
      <w:r w:rsidR="001D1B8C">
        <w:t>Median sample size per experimental group per year was therefore calculated</w:t>
      </w:r>
      <w:r w:rsidR="005836B4">
        <w:t xml:space="preserve"> by dividing the study sample size by the number of between-subjects groups employed within each study</w:t>
      </w:r>
      <w:r w:rsidR="001D1B8C">
        <w:t>.</w:t>
      </w:r>
      <w:r w:rsidR="005836B4">
        <w:t xml:space="preserve"> Similarly,</w:t>
      </w:r>
      <w:r w:rsidR="00815A94">
        <w:t xml:space="preserve"> in order to compare like with like, only studies employing between groups comparisons were included (69.5% of all studies).</w:t>
      </w:r>
      <w:r w:rsidR="00806363">
        <w:t xml:space="preserve"> </w:t>
      </w:r>
      <w:r w:rsidR="00133DB6">
        <w:t xml:space="preserve">This rationale follows that employed by Fraley et al. (2022). </w:t>
      </w:r>
      <w:r w:rsidR="001D1B8C">
        <w:t xml:space="preserve">Figure 2 therefore also plots median sample size per study per year using all studies was calculated (see Figure 2, </w:t>
      </w:r>
      <w:r w:rsidR="00872BB1">
        <w:t>blue</w:t>
      </w:r>
      <w:r w:rsidR="001D1B8C">
        <w:t xml:space="preserve"> line). </w:t>
      </w:r>
    </w:p>
    <w:p w14:paraId="5D946338" w14:textId="57EE4F61" w:rsidR="003661B7" w:rsidRDefault="001937E2" w:rsidP="00967DD4">
      <w:r>
        <w:t xml:space="preserve">A similar </w:t>
      </w:r>
      <w:r w:rsidR="001A3262">
        <w:t xml:space="preserve">regression was fitted </w:t>
      </w:r>
      <w:r>
        <w:t xml:space="preserve">this time using </w:t>
      </w:r>
      <w:r w:rsidR="00E96C82">
        <w:t xml:space="preserve">median </w:t>
      </w:r>
      <w:r w:rsidR="001A3262">
        <w:t>sample sizes per grou</w:t>
      </w:r>
      <w:r>
        <w:t>p as the dependent variable</w:t>
      </w:r>
      <w:r w:rsidR="001A3262">
        <w:t xml:space="preserve">. </w:t>
      </w:r>
      <w:r w:rsidR="001D1B8C">
        <w:t xml:space="preserve">Results demonstrated that estimated </w:t>
      </w:r>
      <w:r w:rsidR="009B675C">
        <w:t xml:space="preserve">median </w:t>
      </w:r>
      <w:r w:rsidR="001D1B8C">
        <w:t xml:space="preserve">sample size per </w:t>
      </w:r>
      <w:r w:rsidR="00A61AA9">
        <w:t>group</w:t>
      </w:r>
      <w:r w:rsidR="001D1B8C">
        <w:t xml:space="preserve"> </w:t>
      </w:r>
      <w:r w:rsidR="00A61AA9">
        <w:t>was</w:t>
      </w:r>
      <w:r w:rsidR="001D1B8C">
        <w:t xml:space="preserve"> increasing from an estimated </w:t>
      </w:r>
      <w:r w:rsidR="00713746" w:rsidRPr="00713746">
        <w:t>10.2</w:t>
      </w:r>
      <w:r w:rsidR="001D1B8C">
        <w:t>, 95% CI [</w:t>
      </w:r>
      <w:r w:rsidR="00713746" w:rsidRPr="00713746">
        <w:t>6.8, 13.7</w:t>
      </w:r>
      <w:r w:rsidR="001D1B8C">
        <w:t xml:space="preserve">] in 2006 (the model intercept) by an average of </w:t>
      </w:r>
      <w:r w:rsidR="00713746" w:rsidRPr="00713746">
        <w:t>0.9</w:t>
      </w:r>
      <w:r w:rsidR="001D1B8C">
        <w:t>, 95% CI [</w:t>
      </w:r>
      <w:r w:rsidR="00713746" w:rsidRPr="00713746">
        <w:t>0.5, 1.2</w:t>
      </w:r>
      <w:r w:rsidR="001D1B8C">
        <w:t>]</w:t>
      </w:r>
      <w:r w:rsidR="00713746">
        <w:t xml:space="preserve">, </w:t>
      </w:r>
      <w:r w:rsidR="00713746" w:rsidRPr="00713746">
        <w:rPr>
          <w:i/>
          <w:iCs/>
        </w:rPr>
        <w:t>p</w:t>
      </w:r>
      <w:r w:rsidR="00713746">
        <w:t xml:space="preserve"> </w:t>
      </w:r>
      <w:r w:rsidR="00713746" w:rsidRPr="00713746">
        <w:t>&lt;</w:t>
      </w:r>
      <w:r w:rsidR="00713746">
        <w:t xml:space="preserve"> </w:t>
      </w:r>
      <w:r w:rsidR="00713746" w:rsidRPr="00713746">
        <w:t>.001</w:t>
      </w:r>
      <w:r w:rsidR="001D1B8C">
        <w:t xml:space="preserve"> participants per year</w:t>
      </w:r>
      <w:r w:rsidR="00FB4F4C">
        <w:t xml:space="preserve"> (see Figure 2, blue line)</w:t>
      </w:r>
      <w:r w:rsidR="001D1B8C">
        <w:t xml:space="preserve">. </w:t>
      </w:r>
      <w:r w:rsidR="00841FE4">
        <w:t xml:space="preserve">Caveats about robustness notwithstanding, because this analysis compares like with like better than the previous one, </w:t>
      </w:r>
      <w:r w:rsidR="00C55CF6">
        <w:t>these result</w:t>
      </w:r>
      <w:r w:rsidR="00841FE4">
        <w:t xml:space="preserve"> likely represent </w:t>
      </w:r>
      <w:r w:rsidR="00C55CF6">
        <w:t xml:space="preserve">a more appropriate estimation </w:t>
      </w:r>
      <w:r w:rsidR="00841FE4">
        <w:t>of the change in sample sizes over time</w:t>
      </w:r>
      <w:r w:rsidR="00C55CF6">
        <w:t xml:space="preserve"> with regard to implications for statistical power.</w:t>
      </w:r>
    </w:p>
    <w:p w14:paraId="39A5B514" w14:textId="77777777" w:rsidR="001F1D69" w:rsidRDefault="001F1D69" w:rsidP="001F1D69">
      <w:pPr>
        <w:pStyle w:val="TableFigure"/>
        <w:rPr>
          <w:lang w:val="en-IE"/>
        </w:rPr>
      </w:pPr>
      <w:r w:rsidRPr="00745B2B">
        <w:rPr>
          <w:b/>
          <w:bCs/>
          <w:lang w:val="en-IE"/>
        </w:rPr>
        <w:t xml:space="preserve">Figure </w:t>
      </w:r>
      <w:r>
        <w:rPr>
          <w:b/>
          <w:bCs/>
          <w:lang w:val="en-IE"/>
        </w:rPr>
        <w:t>3</w:t>
      </w:r>
      <w:r w:rsidRPr="00745B2B">
        <w:rPr>
          <w:b/>
          <w:bCs/>
          <w:lang w:val="en-IE"/>
        </w:rPr>
        <w:t>.</w:t>
      </w:r>
      <w:r>
        <w:rPr>
          <w:lang w:val="en-IE"/>
        </w:rPr>
        <w:t xml:space="preserve"> The statistical power to detect the average published effect size (Cohen’s </w:t>
      </w:r>
      <w:r w:rsidRPr="00345641">
        <w:rPr>
          <w:i/>
          <w:iCs/>
          <w:lang w:val="en-IE"/>
        </w:rPr>
        <w:t>d</w:t>
      </w:r>
      <w:r>
        <w:rPr>
          <w:lang w:val="en-IE"/>
        </w:rPr>
        <w:t xml:space="preserve"> = 0.408 or Pearson’s </w:t>
      </w:r>
      <w:r w:rsidRPr="00345641">
        <w:rPr>
          <w:i/>
          <w:iCs/>
          <w:lang w:val="en-IE"/>
        </w:rPr>
        <w:t>r</w:t>
      </w:r>
      <w:r>
        <w:rPr>
          <w:lang w:val="en-IE"/>
        </w:rPr>
        <w:t xml:space="preserve"> = 0.20) implied by median sample size per group per year in IRAP studies</w:t>
      </w:r>
    </w:p>
    <w:p w14:paraId="25209C81" w14:textId="77777777" w:rsidR="001F1D69" w:rsidRDefault="001F1D69" w:rsidP="001F1D69">
      <w:pPr>
        <w:pStyle w:val="TableFigure"/>
        <w:rPr>
          <w:lang w:val="en-IE"/>
        </w:rPr>
      </w:pPr>
    </w:p>
    <w:p w14:paraId="6F20CB57" w14:textId="77777777" w:rsidR="001F1D69" w:rsidRDefault="001F1D69" w:rsidP="001F1D69">
      <w:pPr>
        <w:ind w:firstLine="0"/>
      </w:pPr>
      <w:r>
        <w:rPr>
          <w:noProof/>
        </w:rPr>
        <w:drawing>
          <wp:inline distT="0" distB="0" distL="0" distR="0" wp14:anchorId="3A005CB1" wp14:editId="3AF0C76C">
            <wp:extent cx="2800350" cy="186690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a:extLst>
                        <a:ext uri="{28A0092B-C50C-407E-A947-70E740481C1C}">
                          <a14:useLocalDpi xmlns:a14="http://schemas.microsoft.com/office/drawing/2010/main" val="0"/>
                        </a:ext>
                      </a:extLst>
                    </a:blip>
                    <a:stretch>
                      <a:fillRect/>
                    </a:stretch>
                  </pic:blipFill>
                  <pic:spPr>
                    <a:xfrm>
                      <a:off x="0" y="0"/>
                      <a:ext cx="2800350" cy="1866900"/>
                    </a:xfrm>
                    <a:prstGeom prst="rect">
                      <a:avLst/>
                    </a:prstGeom>
                  </pic:spPr>
                </pic:pic>
              </a:graphicData>
            </a:graphic>
          </wp:inline>
        </w:drawing>
      </w:r>
    </w:p>
    <w:p w14:paraId="13442E02" w14:textId="77777777" w:rsidR="001F1D69" w:rsidRDefault="001F1D69" w:rsidP="001F1D69">
      <w:pPr>
        <w:ind w:firstLine="0"/>
      </w:pPr>
    </w:p>
    <w:p w14:paraId="2B1EC256" w14:textId="640B935F" w:rsidR="00DC4648" w:rsidRDefault="00DC4648" w:rsidP="00DC4648">
      <w:pPr>
        <w:pStyle w:val="Heading2"/>
      </w:pPr>
      <w:r>
        <w:t>Statistical power in the IRAP literature</w:t>
      </w:r>
    </w:p>
    <w:p w14:paraId="4933EEE2" w14:textId="76913F8A" w:rsidR="000E513E" w:rsidRDefault="00393C40" w:rsidP="00944114">
      <w:r>
        <w:t xml:space="preserve">I then quantified the median statistical power that these median sample sizes imply. It is important to recall that statistical power is a function of multiple variables other than sample size, and power and sample size should not be treated as synonymous. Power is a function of (1) a specific type of test, (2) its alpha level, (3) whether one-tailed or two-tailed hypotheses are employed, (4) the sample size estimate, and (5) the effect size of interest. Choices must be made for each of these in order to estimate power. As in Fraley et al. (2022), I therefore (1) limited my consideration to specific </w:t>
      </w:r>
      <w:r>
        <w:t xml:space="preserve">analyses (i.e., independent </w:t>
      </w:r>
      <w:r w:rsidRPr="00327AA9">
        <w:rPr>
          <w:i/>
          <w:iCs/>
        </w:rPr>
        <w:t>t</w:t>
      </w:r>
      <w:r>
        <w:t xml:space="preserve">-tests or Pearson’s </w:t>
      </w:r>
      <w:r w:rsidRPr="002F0D78">
        <w:rPr>
          <w:i/>
          <w:iCs/>
        </w:rPr>
        <w:t>r</w:t>
      </w:r>
      <w:r>
        <w:t xml:space="preserve"> correlations, using equivalent effect sizes for each); (2) employed the standard alpha level of .05; (3) employed modal two-tailed comparisons; (4) estimated the median sample size from the literature that used broadly consistent designs (i.e., median </w:t>
      </w:r>
      <w:r w:rsidRPr="00FE4828">
        <w:rPr>
          <w:i/>
          <w:iCs/>
        </w:rPr>
        <w:t>N</w:t>
      </w:r>
      <w:r>
        <w:t xml:space="preserve"> estimated from studies that reported at least one between-</w:t>
      </w:r>
      <w:r w:rsidR="006A68B6">
        <w:t>subjects</w:t>
      </w:r>
      <w:r>
        <w:t xml:space="preserve"> comparison, excluding exclusively within-sample designs); and (5) estimated the ability to detect an effect size of Cohen’s </w:t>
      </w:r>
      <w:r w:rsidRPr="00FE4828">
        <w:rPr>
          <w:i/>
          <w:iCs/>
        </w:rPr>
        <w:t>d</w:t>
      </w:r>
      <w:r>
        <w:t xml:space="preserve"> = </w:t>
      </w:r>
      <w:r w:rsidRPr="00FE4828">
        <w:t>.408</w:t>
      </w:r>
      <w:r>
        <w:t xml:space="preserve">. This effect size is equivalent to a Pearson’s </w:t>
      </w:r>
      <w:r w:rsidRPr="00A94C8F">
        <w:rPr>
          <w:i/>
          <w:iCs/>
        </w:rPr>
        <w:t>r</w:t>
      </w:r>
      <w:r>
        <w:t xml:space="preserve"> = .20 (as used in as used in Fraley et al., 2022), which has been shown in multiple meta-analyses to be approximately the average size effect found across the psychology research literature </w:t>
      </w:r>
      <w:r>
        <w:fldChar w:fldCharType="begin"/>
      </w:r>
      <w:r>
        <w:instrText xml:space="preserve"> ADDIN ZOTERO_ITEM CSL_CITATION {"citationID":"PycyKkaY","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fldChar w:fldCharType="separate"/>
      </w:r>
      <w:r>
        <w:rPr>
          <w:noProof/>
        </w:rPr>
        <w:t>(Gignac &amp; Szodorai, 2016; Hemphill, 2003; Richard et al., 2003)</w:t>
      </w:r>
      <w:r>
        <w:fldChar w:fldCharType="end"/>
      </w:r>
      <w:r>
        <w:t xml:space="preserve">. </w:t>
      </w:r>
    </w:p>
    <w:p w14:paraId="3D3F8FC3" w14:textId="6C73376F" w:rsidR="000B3720" w:rsidRDefault="000B3720" w:rsidP="000B3720">
      <w:r>
        <w:t xml:space="preserve">Implied statistical was calculated using the above parameters for each year using the R package pwr </w:t>
      </w:r>
      <w:r>
        <w:fldChar w:fldCharType="begin"/>
      </w:r>
      <w:r>
        <w:instrText xml:space="preserve"> ADDIN ZOTERO_ITEM CSL_CITATION {"citationID":"3Sz8un8Y","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fldChar w:fldCharType="separate"/>
      </w:r>
      <w:r>
        <w:rPr>
          <w:noProof/>
        </w:rPr>
        <w:t>(Champely, 2016)</w:t>
      </w:r>
      <w:r>
        <w:fldChar w:fldCharType="end"/>
      </w:r>
      <w:r>
        <w:t xml:space="preserve">. Results can be found in Figure 3. The dotted line represents Cohen’s </w:t>
      </w:r>
      <w:r>
        <w:fldChar w:fldCharType="begin"/>
      </w:r>
      <w:r>
        <w:instrText xml:space="preserve"> ADDIN ZOTERO_ITEM CSL_CITATION {"citationID":"j0YvdFDZ","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fldChar w:fldCharType="separate"/>
      </w:r>
      <w:r>
        <w:rPr>
          <w:noProof/>
        </w:rPr>
        <w:t>(1988)</w:t>
      </w:r>
      <w:r>
        <w:fldChar w:fldCharType="end"/>
      </w:r>
      <w:r>
        <w:t xml:space="preserve"> commonly accepted guideline for a minimum of at least .80 power. As can be seen in the plot, implied statistical power to detect an average effect size in the IRAP literature is very low (range .10 to .34).  </w:t>
      </w:r>
    </w:p>
    <w:p w14:paraId="72EE9215" w14:textId="0CE375E1" w:rsidR="005F3299" w:rsidRDefault="00FB18F1" w:rsidP="00FB18F1">
      <w:r>
        <w:t>In order to illustrate the magnitude of change in power over time, power and median sample size were entered into a regression</w:t>
      </w:r>
      <w:r w:rsidR="0060721D">
        <w:t xml:space="preserve"> as the dependent variable</w:t>
      </w:r>
      <w:r>
        <w:t xml:space="preserve">, </w:t>
      </w:r>
      <w:r w:rsidR="0060721D">
        <w:t xml:space="preserve">otherwise </w:t>
      </w:r>
      <w:r>
        <w:t xml:space="preserve">similar to the previous analyses. Results demonstrated that </w:t>
      </w:r>
      <w:r w:rsidR="00E42CBA">
        <w:t xml:space="preserve">the implied statistical power to detect </w:t>
      </w:r>
      <w:r w:rsidR="00A86C77">
        <w:t>the average published</w:t>
      </w:r>
      <w:r w:rsidR="00E42CBA">
        <w:t xml:space="preserve"> effect size (</w:t>
      </w:r>
      <w:r w:rsidR="00E42CBA" w:rsidRPr="00D51E2D">
        <w:t xml:space="preserve">Cohen’s </w:t>
      </w:r>
      <w:r w:rsidR="00E42CBA" w:rsidRPr="00D51E2D">
        <w:rPr>
          <w:i/>
          <w:iCs/>
        </w:rPr>
        <w:t>d</w:t>
      </w:r>
      <w:r w:rsidR="00E42CBA" w:rsidRPr="00D51E2D">
        <w:t xml:space="preserve"> = 0.408</w:t>
      </w:r>
      <w:r w:rsidR="00E42CBA">
        <w:t xml:space="preserve">, equivalent to Pearson’s </w:t>
      </w:r>
      <w:r w:rsidR="00E42CBA" w:rsidRPr="00472AEA">
        <w:rPr>
          <w:i/>
          <w:iCs/>
        </w:rPr>
        <w:t>r</w:t>
      </w:r>
      <w:r w:rsidR="00E42CBA">
        <w:t xml:space="preserve"> = 0.20) </w:t>
      </w:r>
      <w:r>
        <w:t xml:space="preserve">was increasing from an estimated </w:t>
      </w:r>
      <w:r w:rsidR="00312087" w:rsidRPr="00312087">
        <w:t>.142</w:t>
      </w:r>
      <w:r>
        <w:t>, 95% CI [</w:t>
      </w:r>
      <w:r w:rsidR="00312087" w:rsidRPr="00312087">
        <w:t>.108, .177</w:t>
      </w:r>
      <w:r>
        <w:t xml:space="preserve">] in 2006 (the model intercept) by an average of </w:t>
      </w:r>
      <w:r w:rsidR="00312087" w:rsidRPr="00312087">
        <w:t>.009</w:t>
      </w:r>
      <w:r>
        <w:t>, 95% CI [</w:t>
      </w:r>
      <w:r w:rsidR="00312087" w:rsidRPr="00312087">
        <w:t>.005, .012</w:t>
      </w:r>
      <w:r>
        <w:t>]</w:t>
      </w:r>
      <w:r w:rsidR="00312087">
        <w:t xml:space="preserve">, </w:t>
      </w:r>
      <w:r w:rsidR="00312087" w:rsidRPr="00312087">
        <w:rPr>
          <w:i/>
          <w:iCs/>
        </w:rPr>
        <w:t>p</w:t>
      </w:r>
      <w:r w:rsidR="00312087">
        <w:t xml:space="preserve"> </w:t>
      </w:r>
      <w:r w:rsidR="00312087" w:rsidRPr="00312087">
        <w:t>&lt;</w:t>
      </w:r>
      <w:r w:rsidR="00312087">
        <w:t xml:space="preserve"> </w:t>
      </w:r>
      <w:r w:rsidR="00312087" w:rsidRPr="00312087">
        <w:t>.001</w:t>
      </w:r>
      <w:r>
        <w:t xml:space="preserve"> participants per year. </w:t>
      </w:r>
      <w:r w:rsidR="00911A37">
        <w:t>This</w:t>
      </w:r>
      <w:r>
        <w:t xml:space="preserve"> estimate was used to calculate how long it would take to achieve Cohen’s </w:t>
      </w:r>
      <w:r>
        <w:fldChar w:fldCharType="begin"/>
      </w:r>
      <w:r>
        <w:instrText xml:space="preserve"> ADDIN ZOTERO_ITEM CSL_CITATION {"citationID":"Ey4re3GS","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fldChar w:fldCharType="separate"/>
      </w:r>
      <w:r>
        <w:rPr>
          <w:noProof/>
        </w:rPr>
        <w:t>(1988)</w:t>
      </w:r>
      <w:r>
        <w:fldChar w:fldCharType="end"/>
      </w:r>
      <w:r>
        <w:t xml:space="preserve"> recommendation of power of at least .80. If this linear rate of growth continued, the median IRAP sample size would take another </w:t>
      </w:r>
      <w:r w:rsidR="00143264">
        <w:t>58</w:t>
      </w:r>
      <w:r>
        <w:t xml:space="preserve"> years to reach this commonly accepted minimum for statistical power</w:t>
      </w:r>
      <w:r w:rsidR="00143264">
        <w:t xml:space="preserve"> (i.e., in 2080).</w:t>
      </w:r>
      <w:r w:rsidR="007A7F51">
        <w:t xml:space="preserve"> </w:t>
      </w:r>
    </w:p>
    <w:p w14:paraId="4156A771" w14:textId="2D0050BF" w:rsidR="00DC4648" w:rsidRDefault="00DC4648" w:rsidP="00DC4648">
      <w:pPr>
        <w:pStyle w:val="Heading2"/>
      </w:pPr>
      <w:r>
        <w:t xml:space="preserve">Comparing the IRAP literature </w:t>
      </w:r>
      <w:r w:rsidR="0037362C">
        <w:t xml:space="preserve">with </w:t>
      </w:r>
      <w:r>
        <w:t xml:space="preserve">Social and Personality Psychology </w:t>
      </w:r>
    </w:p>
    <w:p w14:paraId="38866248" w14:textId="3319AE72" w:rsidR="007932F0" w:rsidRDefault="007932F0" w:rsidP="00CF4AE9">
      <w:r>
        <w:t xml:space="preserve">The analyses reported in the previous section demonstrate that median sample sizes and implied statistical power in the IRAP literature are low in absolute terms. It is useful to </w:t>
      </w:r>
      <w:r w:rsidR="004705B1">
        <w:t xml:space="preserve">supplement this with a relative comparison, i.e., to research in other areas, using the dataset provided by Fraley et al. (2022). </w:t>
      </w:r>
      <w:r w:rsidR="00CF4AE9">
        <w:t xml:space="preserve">Whereas Fraley et al. (2022) calculated median sample size by journal, I calculate a single overall median for Social and Personality and psychology in order to make a simple comparison between these two literatures. </w:t>
      </w:r>
    </w:p>
    <w:p w14:paraId="01F7CDFE" w14:textId="2CF59BD6" w:rsidR="00681923" w:rsidRDefault="00A90ED8" w:rsidP="00681923">
      <w:r>
        <w:t xml:space="preserve">However, Fraley et al. (2022) did not extract the number of between-subjects groups employed in each study, only the design (between, within, or mixed within-between) and sample size. The most direct and </w:t>
      </w:r>
      <w:r>
        <w:lastRenderedPageBreak/>
        <w:t xml:space="preserve">informative comparison possible with the IRAP literature is therefore the comparison of median sample sizes by study in studies that employed between-subjects comparisons (i.e., where the analyses in the previous section compared medians by group rather than by study). Medians and power will therefore differ between the analyses reported in these analyses and those reported in the previous section. </w:t>
      </w:r>
      <w:r w:rsidR="008C7A91">
        <w:t xml:space="preserve">Analyses in the previous section represent more appropriate absolute estimates, whereas those reported here are more useful for comparisons. </w:t>
      </w:r>
    </w:p>
    <w:p w14:paraId="4A31CCE5" w14:textId="3E2BF70D" w:rsidR="00022360" w:rsidRDefault="0013639C" w:rsidP="00022360">
      <w:pPr>
        <w:pStyle w:val="Heading3"/>
      </w:pPr>
      <w:r>
        <w:t>Comparing median s</w:t>
      </w:r>
      <w:r w:rsidR="00022360">
        <w:t>ample size</w:t>
      </w:r>
      <w:r>
        <w:t xml:space="preserve">s </w:t>
      </w:r>
    </w:p>
    <w:p w14:paraId="4A522E0D" w14:textId="5BE65620" w:rsidR="00DC4648" w:rsidRDefault="00D20882" w:rsidP="00BC767E">
      <w:r w:rsidRPr="00D20882">
        <w:t xml:space="preserve">Figure </w:t>
      </w:r>
      <w:r>
        <w:t>4 illustrates the median sample sizes per study per year for IRAP studies</w:t>
      </w:r>
      <w:r w:rsidR="009E2DEF">
        <w:t xml:space="preserve"> (green line)</w:t>
      </w:r>
      <w:r>
        <w:t xml:space="preserve"> compared to the Social and Psychology literature</w:t>
      </w:r>
      <w:r w:rsidR="009E2DEF">
        <w:t xml:space="preserve"> (blue line)</w:t>
      </w:r>
      <w:r>
        <w:t xml:space="preserve">. </w:t>
      </w:r>
      <w:r w:rsidR="00664AF0">
        <w:t>A regression was fitted to the data, with median sample size as the dependent variable; and year, literature (IRAP literature vs. Social and Personality psychology literature), and their interaction as independent variables</w:t>
      </w:r>
      <w:r w:rsidR="000D3A9D">
        <w:t xml:space="preserve">. The estimate of the interaction effect was used to </w:t>
      </w:r>
      <w:r w:rsidR="0048072D">
        <w:t>test t</w:t>
      </w:r>
      <w:r w:rsidR="00297769">
        <w:t xml:space="preserve">he hypothesis that the change in median sample size over time was larger in Social and Personality psychology studies than IRAP studies. Results demonstrated that this difference was statistically significant, substantive in size, and in the predicted direction, </w:t>
      </w:r>
      <w:r w:rsidR="00297769" w:rsidRPr="00297769">
        <w:rPr>
          <w:i/>
          <w:iCs/>
        </w:rPr>
        <w:t>B</w:t>
      </w:r>
      <w:r w:rsidR="00297769">
        <w:t xml:space="preserve"> = </w:t>
      </w:r>
      <w:r w:rsidR="00297769" w:rsidRPr="00297769">
        <w:t>18.5</w:t>
      </w:r>
      <w:r w:rsidR="00297769">
        <w:t>, 95% CI [</w:t>
      </w:r>
      <w:r w:rsidR="00297769" w:rsidRPr="00297769">
        <w:t>14.5,</w:t>
      </w:r>
      <w:r w:rsidR="00297769">
        <w:t xml:space="preserve"> </w:t>
      </w:r>
      <w:r w:rsidR="00297769" w:rsidRPr="00297769">
        <w:t>22.5</w:t>
      </w:r>
      <w:r w:rsidR="00297769">
        <w:t xml:space="preserve">], </w:t>
      </w:r>
      <w:r w:rsidR="00297769" w:rsidRPr="00297769">
        <w:rPr>
          <w:i/>
          <w:iCs/>
        </w:rPr>
        <w:t>p</w:t>
      </w:r>
      <w:r w:rsidR="00297769">
        <w:t xml:space="preserve"> </w:t>
      </w:r>
      <w:r w:rsidR="00297769" w:rsidRPr="00297769">
        <w:t>&lt;</w:t>
      </w:r>
      <w:r w:rsidR="00297769">
        <w:t xml:space="preserve"> </w:t>
      </w:r>
      <w:r w:rsidR="00297769" w:rsidRPr="00297769">
        <w:t>.001</w:t>
      </w:r>
      <w:r w:rsidR="00297769">
        <w:t xml:space="preserve">. </w:t>
      </w:r>
    </w:p>
    <w:p w14:paraId="6FEF8BCB" w14:textId="77777777" w:rsidR="00DE3A3C" w:rsidRDefault="00DE3A3C" w:rsidP="00DE3A3C">
      <w:pPr>
        <w:pStyle w:val="TableFigure"/>
        <w:rPr>
          <w:lang w:val="en-IE"/>
        </w:rPr>
      </w:pPr>
      <w:r w:rsidRPr="00745B2B">
        <w:rPr>
          <w:b/>
          <w:bCs/>
          <w:lang w:val="en-IE"/>
        </w:rPr>
        <w:t xml:space="preserve">Figure </w:t>
      </w:r>
      <w:r>
        <w:rPr>
          <w:b/>
          <w:bCs/>
          <w:lang w:val="en-IE"/>
        </w:rPr>
        <w:t>4</w:t>
      </w:r>
      <w:r w:rsidRPr="00745B2B">
        <w:rPr>
          <w:b/>
          <w:bCs/>
          <w:lang w:val="en-IE"/>
        </w:rPr>
        <w:t>.</w:t>
      </w:r>
      <w:r>
        <w:rPr>
          <w:lang w:val="en-IE"/>
        </w:rPr>
        <w:t xml:space="preserve"> Median sample size per year in IRAP studies compared to Social and Personality Psychology studies</w:t>
      </w:r>
    </w:p>
    <w:p w14:paraId="53D2E900" w14:textId="77777777" w:rsidR="00DE3A3C" w:rsidRDefault="00DE3A3C" w:rsidP="00DE3A3C">
      <w:pPr>
        <w:pStyle w:val="TableFigure"/>
        <w:rPr>
          <w:lang w:val="en-IE"/>
        </w:rPr>
      </w:pPr>
    </w:p>
    <w:p w14:paraId="2E82EDF5" w14:textId="36DB28DE" w:rsidR="00DE3A3C" w:rsidRDefault="00DE3A3C" w:rsidP="00DE3A3C">
      <w:pPr>
        <w:ind w:firstLine="0"/>
      </w:pPr>
      <w:r>
        <w:rPr>
          <w:noProof/>
          <w:lang w:val="en-IE"/>
        </w:rPr>
        <w:drawing>
          <wp:inline distT="0" distB="0" distL="0" distR="0" wp14:anchorId="63A8EEF7" wp14:editId="62E454B1">
            <wp:extent cx="2800350" cy="23336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8">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10BBA07F" w14:textId="77777777" w:rsidR="00DE3A3C" w:rsidRDefault="00DE3A3C" w:rsidP="00DE3A3C">
      <w:pPr>
        <w:ind w:firstLine="0"/>
      </w:pPr>
    </w:p>
    <w:p w14:paraId="37992DA3" w14:textId="38FC3390" w:rsidR="004F3AA4" w:rsidRDefault="004F3AA4" w:rsidP="004F3AA4">
      <w:pPr>
        <w:pStyle w:val="Heading3"/>
      </w:pPr>
      <w:r>
        <w:t>Comparing statistical power</w:t>
      </w:r>
    </w:p>
    <w:p w14:paraId="648E8E03" w14:textId="190087C0" w:rsidR="009C59C9" w:rsidRPr="00AE0F81" w:rsidRDefault="00E0139E" w:rsidP="00C2200C">
      <w:r>
        <w:t>The statistical power implied by each median sample size was then calculated using the same manner as previously</w:t>
      </w:r>
      <w:r w:rsidR="00B55D82">
        <w:t xml:space="preserve"> (see Figure 5)</w:t>
      </w:r>
      <w:r>
        <w:t xml:space="preserve">. </w:t>
      </w:r>
      <w:r w:rsidR="001B6B60">
        <w:t xml:space="preserve">Power estimates were then entered into a regression as the dependent variable. The independent variables were identical the previous regression model. </w:t>
      </w:r>
      <w:r w:rsidR="00B5501E">
        <w:t xml:space="preserve">The </w:t>
      </w:r>
      <w:r w:rsidR="00992035">
        <w:t xml:space="preserve">estimate of the interaction effect was used to test the hypothesis that the change in implied statistical power </w:t>
      </w:r>
      <w:r w:rsidR="00472AEA">
        <w:t xml:space="preserve">to detect </w:t>
      </w:r>
      <w:r w:rsidR="001758D6">
        <w:t xml:space="preserve">the average published effect size </w:t>
      </w:r>
      <w:r w:rsidR="00472AEA">
        <w:t>(</w:t>
      </w:r>
      <w:r w:rsidR="00C655F7" w:rsidRPr="00D51E2D">
        <w:t xml:space="preserve">Cohen’s </w:t>
      </w:r>
      <w:r w:rsidR="00C655F7" w:rsidRPr="00D51E2D">
        <w:rPr>
          <w:i/>
          <w:iCs/>
        </w:rPr>
        <w:t>d</w:t>
      </w:r>
      <w:r w:rsidR="00C655F7" w:rsidRPr="00D51E2D">
        <w:t xml:space="preserve"> = 0.4</w:t>
      </w:r>
      <w:r w:rsidR="00D51E2D" w:rsidRPr="00D51E2D">
        <w:t>08</w:t>
      </w:r>
      <w:r w:rsidR="00C655F7">
        <w:t xml:space="preserve">, equivalent to </w:t>
      </w:r>
      <w:r w:rsidR="00472AEA">
        <w:t xml:space="preserve">Pearson’s </w:t>
      </w:r>
      <w:r w:rsidR="00472AEA" w:rsidRPr="00472AEA">
        <w:rPr>
          <w:i/>
          <w:iCs/>
        </w:rPr>
        <w:t>r</w:t>
      </w:r>
      <w:r w:rsidR="00472AEA">
        <w:t xml:space="preserve"> </w:t>
      </w:r>
      <w:r w:rsidR="00472AEA">
        <w:t xml:space="preserve">= 0.20) </w:t>
      </w:r>
      <w:r w:rsidR="00992035">
        <w:t>over time was larger in Social and Personality psychology studies than IRAP studies. Results demonstrated that this difference was statistically significant, substantive in size, and in the predicted direction,</w:t>
      </w:r>
      <w:r w:rsidR="00AE0F81">
        <w:t xml:space="preserve"> </w:t>
      </w:r>
      <w:r w:rsidR="009C59C9" w:rsidRPr="00297769">
        <w:rPr>
          <w:i/>
          <w:iCs/>
        </w:rPr>
        <w:t>B</w:t>
      </w:r>
      <w:r w:rsidR="009C59C9">
        <w:t xml:space="preserve"> = </w:t>
      </w:r>
      <w:r w:rsidR="009C59C9" w:rsidRPr="009C59C9">
        <w:t>.04</w:t>
      </w:r>
      <w:r w:rsidR="009C59C9">
        <w:t>, 95% CI [</w:t>
      </w:r>
      <w:r w:rsidR="009C59C9" w:rsidRPr="009C59C9">
        <w:t>.03, .06</w:t>
      </w:r>
      <w:r w:rsidR="009C59C9">
        <w:t xml:space="preserve">], </w:t>
      </w:r>
      <w:r w:rsidR="009C59C9" w:rsidRPr="009C59C9">
        <w:rPr>
          <w:i/>
          <w:iCs/>
        </w:rPr>
        <w:t>p</w:t>
      </w:r>
      <w:r w:rsidR="009C59C9">
        <w:t xml:space="preserve"> </w:t>
      </w:r>
      <w:r w:rsidR="009C59C9" w:rsidRPr="009C59C9">
        <w:t>&lt;</w:t>
      </w:r>
      <w:r w:rsidR="009C59C9">
        <w:t xml:space="preserve"> </w:t>
      </w:r>
      <w:r w:rsidR="009C59C9" w:rsidRPr="009C59C9">
        <w:t>.001</w:t>
      </w:r>
      <w:r w:rsidR="009C59C9">
        <w:t xml:space="preserve">. </w:t>
      </w:r>
    </w:p>
    <w:p w14:paraId="1E217435" w14:textId="64016B6D" w:rsidR="00EE5EF1" w:rsidRDefault="00EE5EF1" w:rsidP="00EE5EF1">
      <w:pPr>
        <w:pStyle w:val="TableFigure"/>
        <w:rPr>
          <w:lang w:val="en-IE"/>
        </w:rPr>
      </w:pPr>
      <w:r w:rsidRPr="00745B2B">
        <w:rPr>
          <w:b/>
          <w:bCs/>
          <w:lang w:val="en-IE"/>
        </w:rPr>
        <w:t xml:space="preserve">Figure </w:t>
      </w:r>
      <w:r w:rsidR="00386A5C">
        <w:rPr>
          <w:b/>
          <w:bCs/>
          <w:lang w:val="en-IE"/>
        </w:rPr>
        <w:t>5</w:t>
      </w:r>
      <w:r w:rsidRPr="00745B2B">
        <w:rPr>
          <w:b/>
          <w:bCs/>
          <w:lang w:val="en-IE"/>
        </w:rPr>
        <w:t>.</w:t>
      </w:r>
      <w:r>
        <w:rPr>
          <w:lang w:val="en-IE"/>
        </w:rPr>
        <w:t xml:space="preserve"> </w:t>
      </w:r>
      <w:r w:rsidR="00345641">
        <w:rPr>
          <w:lang w:val="en-IE"/>
        </w:rPr>
        <w:t>The s</w:t>
      </w:r>
      <w:r>
        <w:rPr>
          <w:lang w:val="en-IE"/>
        </w:rPr>
        <w:t xml:space="preserve">tatistical power </w:t>
      </w:r>
      <w:r w:rsidR="00345641">
        <w:rPr>
          <w:lang w:val="en-IE"/>
        </w:rPr>
        <w:t xml:space="preserve">to detect </w:t>
      </w:r>
      <w:r w:rsidR="00616B68">
        <w:rPr>
          <w:lang w:val="en-IE"/>
        </w:rPr>
        <w:t>the average published effect size (</w:t>
      </w:r>
      <w:r w:rsidR="00345641">
        <w:rPr>
          <w:lang w:val="en-IE"/>
        </w:rPr>
        <w:t xml:space="preserve">Cohen’s </w:t>
      </w:r>
      <w:r w:rsidR="00345641" w:rsidRPr="00345641">
        <w:rPr>
          <w:i/>
          <w:iCs/>
          <w:lang w:val="en-IE"/>
        </w:rPr>
        <w:t>d</w:t>
      </w:r>
      <w:r w:rsidR="00345641">
        <w:rPr>
          <w:lang w:val="en-IE"/>
        </w:rPr>
        <w:t xml:space="preserve"> = 0.408 or</w:t>
      </w:r>
      <w:r w:rsidR="00616B68">
        <w:rPr>
          <w:lang w:val="en-IE"/>
        </w:rPr>
        <w:t xml:space="preserve"> </w:t>
      </w:r>
      <w:r w:rsidR="00345641">
        <w:rPr>
          <w:lang w:val="en-IE"/>
        </w:rPr>
        <w:t xml:space="preserve">Pearson’s </w:t>
      </w:r>
      <w:r w:rsidR="00345641" w:rsidRPr="00345641">
        <w:rPr>
          <w:i/>
          <w:iCs/>
          <w:lang w:val="en-IE"/>
        </w:rPr>
        <w:t>r</w:t>
      </w:r>
      <w:r w:rsidR="00345641">
        <w:rPr>
          <w:lang w:val="en-IE"/>
        </w:rPr>
        <w:t xml:space="preserve"> = 0.20</w:t>
      </w:r>
      <w:r w:rsidR="00616B68">
        <w:rPr>
          <w:lang w:val="en-IE"/>
        </w:rPr>
        <w:t>)</w:t>
      </w:r>
      <w:r w:rsidR="00345641">
        <w:rPr>
          <w:lang w:val="en-IE"/>
        </w:rPr>
        <w:t xml:space="preserve"> </w:t>
      </w:r>
      <w:r>
        <w:rPr>
          <w:lang w:val="en-IE"/>
        </w:rPr>
        <w:t>implied by median sample size per study per year in IRAP studies compared to Social and Personality Psychology studies</w:t>
      </w:r>
    </w:p>
    <w:p w14:paraId="25832046" w14:textId="77777777" w:rsidR="00EA3C9B" w:rsidRDefault="00EA3C9B" w:rsidP="00EE5EF1">
      <w:pPr>
        <w:pStyle w:val="TableFigure"/>
        <w:rPr>
          <w:lang w:val="en-IE"/>
        </w:rPr>
      </w:pPr>
    </w:p>
    <w:p w14:paraId="6F2EE028" w14:textId="79941164" w:rsidR="00EE5EF1" w:rsidRDefault="0073247A" w:rsidP="00EE5EF1">
      <w:pPr>
        <w:pStyle w:val="TableFigure"/>
        <w:rPr>
          <w:lang w:val="en-IE"/>
        </w:rPr>
      </w:pPr>
      <w:r>
        <w:rPr>
          <w:noProof/>
          <w:lang w:val="en-IE"/>
        </w:rPr>
        <w:drawing>
          <wp:inline distT="0" distB="0" distL="0" distR="0" wp14:anchorId="406C2629" wp14:editId="4EAAB387">
            <wp:extent cx="2800350" cy="2333625"/>
            <wp:effectExtent l="0" t="0" r="635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9">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7DE359A0" w14:textId="77777777" w:rsidR="00833FAD" w:rsidRDefault="00833FAD" w:rsidP="00EE5EF1">
      <w:pPr>
        <w:ind w:firstLine="0"/>
      </w:pPr>
    </w:p>
    <w:p w14:paraId="47622C9E" w14:textId="5BAEFB92" w:rsidR="00BC4D53" w:rsidRDefault="00BC4D53" w:rsidP="00852484">
      <w:pPr>
        <w:pStyle w:val="Heading1"/>
      </w:pPr>
      <w:r>
        <w:t>Discussion</w:t>
      </w:r>
    </w:p>
    <w:p w14:paraId="5B07CBFE" w14:textId="6D68DAD7" w:rsidR="00C904A4" w:rsidRDefault="00D76BDB" w:rsidP="00921B8A">
      <w:r>
        <w:t>Results demonstrate</w:t>
      </w:r>
      <w:r w:rsidR="00231401">
        <w:t>d</w:t>
      </w:r>
      <w:r>
        <w:t xml:space="preserve"> the sample sizes employed in IRAP literature </w:t>
      </w:r>
      <w:r w:rsidR="00231401">
        <w:t>have been</w:t>
      </w:r>
      <w:r>
        <w:t xml:space="preserve"> problematically small in both absolute terms and relative to the sample sizes employed in Social and Personality psychology studies. The statistical power to detect the average effect size in published psychology research </w:t>
      </w:r>
      <w:r w:rsidR="000850C1">
        <w:fldChar w:fldCharType="begin"/>
      </w:r>
      <w:r w:rsidR="000850C1">
        <w:instrText xml:space="preserve"> ADDIN ZOTERO_ITEM CSL_CITATION {"citationID":"jVRcBFaV","properties":{"formattedCitation":"(i.e., Cohen\\uc0\\u8217{}s d = 0.408, equivalent to Pearson\\uc0\\u8217{}s r = .20: Gignac &amp; Szodorai, 2016; Hemphill, 2003; Richard et al., 2003)","plainCitation":"(i.e., Cohen’s d = 0.408, equivalent to Pearson’s r = .20: 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label":"page","prefix":"i.e., Cohen’s d = 0.408, equivalent to Pearson’s r = .20: "},{"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0850C1">
        <w:fldChar w:fldCharType="separate"/>
      </w:r>
      <w:r w:rsidR="000850C1" w:rsidRPr="000850C1">
        <w:rPr>
          <w:lang w:val="en-GB"/>
        </w:rPr>
        <w:t xml:space="preserve">(i.e., Cohen’s </w:t>
      </w:r>
      <w:r w:rsidR="000850C1" w:rsidRPr="000850C1">
        <w:rPr>
          <w:i/>
          <w:iCs/>
          <w:lang w:val="en-GB"/>
        </w:rPr>
        <w:t>d</w:t>
      </w:r>
      <w:r w:rsidR="000850C1" w:rsidRPr="000850C1">
        <w:rPr>
          <w:lang w:val="en-GB"/>
        </w:rPr>
        <w:t xml:space="preserve"> = 0.408, equivalent to Pearson’s </w:t>
      </w:r>
      <w:r w:rsidR="000850C1" w:rsidRPr="000850C1">
        <w:rPr>
          <w:i/>
          <w:iCs/>
          <w:lang w:val="en-GB"/>
        </w:rPr>
        <w:t>r</w:t>
      </w:r>
      <w:r w:rsidR="000850C1" w:rsidRPr="000850C1">
        <w:rPr>
          <w:lang w:val="en-GB"/>
        </w:rPr>
        <w:t xml:space="preserve"> = .20: Gignac &amp; Szodorai, 2016; Hemphill, 2003; Richard et al., 2003)</w:t>
      </w:r>
      <w:r w:rsidR="000850C1">
        <w:fldChar w:fldCharType="end"/>
      </w:r>
      <w:r w:rsidR="000850C1">
        <w:t xml:space="preserve"> </w:t>
      </w:r>
      <w:r>
        <w:t xml:space="preserve">implied by the median sample sizes in IRAP research are also problematically low in both absolute terms and relative to that in the Social and Personality psychology literature. </w:t>
      </w:r>
      <w:r w:rsidR="00EB6E2C">
        <w:t xml:space="preserve">Implied statistical power was &lt; .35 in all years, where Cohen (1988) recommends a minimum power of .80. </w:t>
      </w:r>
    </w:p>
    <w:p w14:paraId="629E4402" w14:textId="4A0887B9" w:rsidR="002A3BB5" w:rsidRDefault="00D76BDB" w:rsidP="00D76BDB">
      <w:r>
        <w:t xml:space="preserve">Although the sample sizes employed in IRAP studies (and therefore implied power) are increasing detectibly over time, </w:t>
      </w:r>
      <w:r w:rsidR="00FB3D77">
        <w:t xml:space="preserve">the rate of this increase is too low to make meaningful progress. </w:t>
      </w:r>
      <w:r w:rsidR="00890B4B">
        <w:t>Results suggest that i</w:t>
      </w:r>
      <w:r>
        <w:t xml:space="preserve">f the current rate of linear increase in median sample sizes continued it would take 58 years </w:t>
      </w:r>
      <w:r w:rsidR="001E75A0">
        <w:t xml:space="preserve">for just half of IRAP studies to meet </w:t>
      </w:r>
      <w:r>
        <w:t xml:space="preserve">Cohen’s </w:t>
      </w:r>
      <w:r>
        <w:fldChar w:fldCharType="begin"/>
      </w:r>
      <w:r w:rsidR="002A3BB5">
        <w:instrText xml:space="preserve"> ADDIN ZOTERO_ITEM CSL_CITATION {"citationID":"gFvjziHs","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fldChar w:fldCharType="separate"/>
      </w:r>
      <w:r>
        <w:rPr>
          <w:noProof/>
        </w:rPr>
        <w:t>(1988)</w:t>
      </w:r>
      <w:r>
        <w:fldChar w:fldCharType="end"/>
      </w:r>
      <w:r>
        <w:t xml:space="preserve"> recommendation of power of </w:t>
      </w:r>
      <w:r w:rsidR="004C2649">
        <w:t xml:space="preserve">a minimum of </w:t>
      </w:r>
      <w:r>
        <w:t xml:space="preserve"> least .80 (i.e., in 2080). </w:t>
      </w:r>
    </w:p>
    <w:p w14:paraId="2A62AAF8" w14:textId="4309620B" w:rsidR="00210112" w:rsidRDefault="00D76BDB" w:rsidP="00443BF7">
      <w:r>
        <w:t xml:space="preserve">When compared with the sample sizes employed in </w:t>
      </w:r>
      <w:r w:rsidRPr="00C2200C">
        <w:t>3047</w:t>
      </w:r>
      <w:r>
        <w:t xml:space="preserve"> studies </w:t>
      </w:r>
      <w:r w:rsidRPr="0045443D">
        <w:t>published across nine Social and Personality psychology journals</w:t>
      </w:r>
      <w:r w:rsidR="002A3BB5">
        <w:t xml:space="preserve"> </w:t>
      </w:r>
      <w:r w:rsidR="002A3BB5">
        <w:fldChar w:fldCharType="begin"/>
      </w:r>
      <w:r w:rsidR="002A3BB5">
        <w:instrText xml:space="preserve"> ADDIN ZOTERO_ITEM CSL_CITATION {"citationID":"5MeL9pRc","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002A3BB5">
        <w:fldChar w:fldCharType="separate"/>
      </w:r>
      <w:r w:rsidR="002A3BB5">
        <w:rPr>
          <w:noProof/>
        </w:rPr>
        <w:t>(Fraley et al., 2022)</w:t>
      </w:r>
      <w:r w:rsidR="002A3BB5">
        <w:fldChar w:fldCharType="end"/>
      </w:r>
      <w:r>
        <w:t xml:space="preserve">, </w:t>
      </w:r>
      <w:r w:rsidR="002A3BB5">
        <w:t xml:space="preserve">results demonstrated that </w:t>
      </w:r>
      <w:r w:rsidR="00795415">
        <w:t xml:space="preserve">median samples sizes (and therefore implied statistical power) increased at a much greater </w:t>
      </w:r>
      <w:r w:rsidR="00795415">
        <w:lastRenderedPageBreak/>
        <w:t xml:space="preserve">rate in Social and Personality psychology between 2011 and 2019 than they did in IRAP studies between 2006 and 2022. </w:t>
      </w:r>
      <w:r w:rsidR="00593FD8">
        <w:t xml:space="preserve">Furthermore, </w:t>
      </w:r>
      <w:r w:rsidR="00593FD8" w:rsidRPr="00CF4AE9">
        <w:t xml:space="preserve">median sample sizes </w:t>
      </w:r>
      <w:r w:rsidR="00593FD8">
        <w:t xml:space="preserve">and their implied statistical power </w:t>
      </w:r>
      <w:r w:rsidR="00593FD8" w:rsidRPr="00CF4AE9">
        <w:t>were lower in the IRAP literature in all years</w:t>
      </w:r>
      <w:r w:rsidR="00443BF7">
        <w:t xml:space="preserve"> </w:t>
      </w:r>
      <w:r w:rsidR="00593FD8" w:rsidRPr="00CF4AE9">
        <w:t xml:space="preserve">than </w:t>
      </w:r>
      <w:r w:rsidR="00443BF7">
        <w:t>they were at the beginning of the Replication Crisis in Social and Personality psychology  in 2011</w:t>
      </w:r>
      <w:r w:rsidR="002F5822">
        <w:t xml:space="preserve">, </w:t>
      </w:r>
      <w:r w:rsidR="00443BF7">
        <w:t xml:space="preserve">and </w:t>
      </w:r>
      <w:r w:rsidR="002F5822">
        <w:t xml:space="preserve">indeed </w:t>
      </w:r>
      <w:r w:rsidR="00443BF7">
        <w:t xml:space="preserve">in all subsequent years </w:t>
      </w:r>
      <w:r w:rsidR="002F5822">
        <w:t>(</w:t>
      </w:r>
      <w:r w:rsidR="00593FD8">
        <w:t xml:space="preserve">see Figures 4 and 5). </w:t>
      </w:r>
    </w:p>
    <w:p w14:paraId="5A0316C3" w14:textId="6C682908" w:rsidR="00DA2F1A" w:rsidRDefault="00465296" w:rsidP="00443BF7">
      <w:r>
        <w:t xml:space="preserve">The </w:t>
      </w:r>
      <w:r w:rsidR="00DA2F1A">
        <w:t xml:space="preserve">necessary implications of this low power must be appreciated: they imply that of all effects of average size in the population that have been studied in IRAP publications, those effects that truly exist in the population were not detected in nearly two thirds of cases. Even for those researchers who self-identify as employing NHST in an inductive manner </w:t>
      </w:r>
      <w:r w:rsidR="00DA2F1A">
        <w:fldChar w:fldCharType="begin"/>
      </w:r>
      <w:r w:rsidR="00DA2F1A">
        <w:instrText xml:space="preserve"> ADDIN ZOTERO_ITEM CSL_CITATION {"citationID":"xWhKyn9h","properties":{"formattedCitation":"(e.g., Kavanagh, Matthyssen, et al., 2019)","plainCitation":"(e.g., Kavanagh, Matthyssen, et al., 2019)","noteIndex":0},"citationItems":[{"id":14249,"uris":["http://zotero.org/users/1687755/items/BCNEDL65"],"itemData":{"id":14249,"type":"article-journal","abstract":"The Implicit Relational Assessment Procedure (IRAP) assesses the relative strength of derived relational responding. A growing body of IRAP research has focused on assessing verbal relations pertaining to the self and others. This preliminary study sought to determine the feasibility of using matched pictures of self and of others across two IRAPs (N = 32). Both the self- and other-IRAPs also presented pictures of pens as the contrast category. The results of the IRAPs were broadly consistent with common-sense expectations. That is, participants confirmed more readily than they denied that a picture of a face was a face and that a picture of a pen was a pen. They also denied more readily than confirmed that a picture of a pen was a face and that a picture of a face was a pen. No significant differences in the sizes of the individual trial type effects, or differences among those effects, emerged between the two (self and other) IRAPs. However, two key differential trial type effects did emerge for both IRAPs, which relate directly to recent and on-going conceptual developments surrounding the IRAP and the analysis of the dynamics of arbitrarily applicable relational responding in general. These developments are considered and discussed in detail toward the end of the article. (PsycInfo Database Record (c) 2021 APA, all rights reserved)","archive":"APA PsycInfo","archive_location":"2020-63533-005","container-title":"International Journal of Psychology &amp; Psychological Therapy","ISSN":"1577-7057","issue":"3","journalAbbreviation":"International Journal of Psychology &amp; Psychological Therapy","note":"publisher: Asociación de Análisis del Comportamiento","page":"323-336","source":"EBSCOhost","title":"Exploring the use of pictures of self and other in the IRAP: Reflecting upon the emergence of differential trial type effects","volume":"19","author":[{"family":"Kavanagh","given":"Deirdre"},{"family":"Matthyssen","given":"Nele"},{"family":"Barnes-Holmes","given":"Yvonne"},{"family":"Barnes-Holmes","given":"Dermot"},{"family":"McEnteggart","given":"Ciara"},{"family":"Vastano","given":"Roberta"}],"issued":{"date-parts":[["2019",10]]}},"label":"page","prefix":"e.g., "}],"schema":"https://github.com/citation-style-language/schema/raw/master/csl-citation.json"} </w:instrText>
      </w:r>
      <w:r w:rsidR="00DA2F1A">
        <w:fldChar w:fldCharType="separate"/>
      </w:r>
      <w:r w:rsidR="00DA2F1A">
        <w:rPr>
          <w:noProof/>
        </w:rPr>
        <w:t>(e.g., Kavanagh, Matthyssen, et al., 2019)</w:t>
      </w:r>
      <w:r w:rsidR="00DA2F1A">
        <w:fldChar w:fldCharType="end"/>
      </w:r>
      <w:r w:rsidR="00DA2F1A">
        <w:t xml:space="preserve"> this would imply most opportunities to induce hypotheses from data are missed because there was insufficient power to generate significance results. Simulation studies such as those by Bakker and colleagues </w:t>
      </w:r>
      <w:r w:rsidR="00DA2F1A">
        <w:fldChar w:fldCharType="begin"/>
      </w:r>
      <w:r w:rsidR="00DA2F1A">
        <w:instrText xml:space="preserve"> ADDIN ZOTERO_ITEM CSL_CITATION {"citationID":"aSFMXSLK","properties":{"formattedCitation":"(2012)","plainCitation":"(2012)","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label":"page","suppress-author":true}],"schema":"https://github.com/citation-style-language/schema/raw/master/csl-citation.json"} </w:instrText>
      </w:r>
      <w:r w:rsidR="00DA2F1A">
        <w:fldChar w:fldCharType="separate"/>
      </w:r>
      <w:r w:rsidR="00DA2F1A">
        <w:rPr>
          <w:noProof/>
        </w:rPr>
        <w:t>(2012)</w:t>
      </w:r>
      <w:r w:rsidR="00DA2F1A">
        <w:fldChar w:fldCharType="end"/>
      </w:r>
      <w:r w:rsidR="00DA2F1A">
        <w:t xml:space="preserve"> and LeBel and colleagues </w:t>
      </w:r>
      <w:r w:rsidR="00DA2F1A">
        <w:fldChar w:fldCharType="begin"/>
      </w:r>
      <w:r w:rsidR="00DA2F1A">
        <w:instrText xml:space="preserve"> ADDIN ZOTERO_ITEM CSL_CITATION {"citationID":"E0qd5UgS","properties":{"formattedCitation":"(2017)","plainCitation":"(2017)","noteIndex":0},"citationItems":[{"id":14649,"uris":["http://zotero.org/users/1687755/items/AW68NAZ4"],"itemData":{"id":14649,"type":"article-journal","abstract":"Several researchers recently outlined unacknowledged costs of open science practices, arguing these costs may outweigh benefits and stifle discovery of novel findings. We scrutinize these researchers' (a) statistical concern that heightened stringency with respect to false-positives will increase false-negatives and (b) metascientific concern that larger samples and executing direct replications engender opportunity costs that will decrease the rate of making novel discoveries. We argue their statistical concern is unwarranted given open science proponents recommend such practices to reduce the inflated Type I error rate from .35 down to .05 and simultaneously call for high-powered research to reduce the inflated Type II error rate. Regarding their metaconcern, we demonstrate that incurring some costs is required to increase the rate (and frequency) of making true discoveries because distinguishing true from false hypotheses requires a low Type I error rate, high statistical power, and independent direct replications. We also examine pragmatic concerns raised regarding adopting open science practices for relationship science (preregistration, open materials, open data, direct replications, sample size); while acknowledging these concerns, we argue they are overstated given available solutions. We conclude benefits of open science practices outweigh costs for both individual researchers and the collective field in the long run, but that short term costs may exist for researchers because of the currently dysfunctional academic incentive structure. Our analysis implies our field's incentive structure needs to change whereby better alignment exists between researcher's career interests and the field's cumulative progress. We delineate recent proposals aimed at such incentive structure realignment. (PsycINFO Database Record","container-title":"Journal of Personality and Social Psychology","DOI":"10.1037/pspi0000049","ISSN":"1939-1315","issue":"2","journalAbbreviation":"J Pers Soc Psychol","language":"eng","note":"PMID: 28714729","page":"230-243","source":"PubMed","title":"Benefits of open and high-powered research outweigh costs","volume":"113","author":[{"family":"LeBel","given":"Etienne P."},{"family":"Campbell","given":"Lorne"},{"family":"Loving","given":"Timothy J."}],"issued":{"date-parts":[["2017",8]]}},"label":"page","suppress-author":true}],"schema":"https://github.com/citation-style-language/schema/raw/master/csl-citation.json"} </w:instrText>
      </w:r>
      <w:r w:rsidR="00DA2F1A">
        <w:fldChar w:fldCharType="separate"/>
      </w:r>
      <w:r w:rsidR="00DA2F1A">
        <w:rPr>
          <w:noProof/>
        </w:rPr>
        <w:t>(2017)</w:t>
      </w:r>
      <w:r w:rsidR="00DA2F1A">
        <w:fldChar w:fldCharType="end"/>
      </w:r>
      <w:r w:rsidR="00DA2F1A">
        <w:t xml:space="preserve"> demonstrate that a smaller number of better powered studies produces a larger number of true inferences than a larger number of less well powered studies. As such, even researchers with very limited resources available to them would be better to allocate those resources to larger studies.</w:t>
      </w:r>
    </w:p>
    <w:p w14:paraId="013333FF" w14:textId="525AD823" w:rsidR="004F5A41" w:rsidRDefault="004F5A41" w:rsidP="00C770B5">
      <w:pPr>
        <w:pStyle w:val="Heading2"/>
      </w:pPr>
      <w:r>
        <w:t xml:space="preserve">Recommendations </w:t>
      </w:r>
      <w:r w:rsidR="00C770B5">
        <w:t>for p</w:t>
      </w:r>
      <w:r>
        <w:t>ower analyses and sample sizes</w:t>
      </w:r>
    </w:p>
    <w:p w14:paraId="3931CA97" w14:textId="286E3BE3" w:rsidR="00D82D07" w:rsidRDefault="004F5A41" w:rsidP="00E43C39">
      <w:r>
        <w:t>Readers might reasonably seek concrete recommendation</w:t>
      </w:r>
      <w:r w:rsidR="000947FB">
        <w:t>s</w:t>
      </w:r>
      <w:r>
        <w:t xml:space="preserve"> for sample sizes in future </w:t>
      </w:r>
      <w:r w:rsidR="000947FB">
        <w:t xml:space="preserve">IRAP </w:t>
      </w:r>
      <w:r>
        <w:t xml:space="preserve">studies. Unfortunately, </w:t>
      </w:r>
      <w:r w:rsidR="00D537F0">
        <w:t xml:space="preserve">my answer may be </w:t>
      </w:r>
      <w:r>
        <w:t xml:space="preserve">unsatisfying: </w:t>
      </w:r>
      <w:r w:rsidR="002D5256">
        <w:t xml:space="preserve">(1) </w:t>
      </w:r>
      <w:r>
        <w:t xml:space="preserve">it depends, </w:t>
      </w:r>
      <w:r w:rsidR="002D5256">
        <w:t xml:space="preserve">and (2) </w:t>
      </w:r>
      <w:r w:rsidR="0006248A">
        <w:t xml:space="preserve">it should </w:t>
      </w:r>
      <w:r w:rsidR="005914C0">
        <w:t xml:space="preserve">probably </w:t>
      </w:r>
      <w:r w:rsidR="005F3CA5">
        <w:t xml:space="preserve">be </w:t>
      </w:r>
      <w:r w:rsidR="00F539F1">
        <w:t xml:space="preserve">much </w:t>
      </w:r>
      <w:r w:rsidR="00CD2CAA">
        <w:t xml:space="preserve">larger </w:t>
      </w:r>
      <w:r>
        <w:t>than you thin</w:t>
      </w:r>
      <w:r w:rsidR="00D018B7">
        <w:t xml:space="preserve">k. </w:t>
      </w:r>
      <w:r w:rsidR="007A3974">
        <w:t xml:space="preserve">This </w:t>
      </w:r>
      <w:r w:rsidR="00FD41C7">
        <w:t>position is drawn from a few sources. First, t</w:t>
      </w:r>
      <w:r w:rsidR="002D5256">
        <w:t xml:space="preserve">he authors of the seminal article “False Positive Psychology” </w:t>
      </w:r>
      <w:r w:rsidR="00C823A6">
        <w:t xml:space="preserve">paper </w:t>
      </w:r>
      <w:r w:rsidR="002D5256">
        <w:fldChar w:fldCharType="begin"/>
      </w:r>
      <w:r w:rsidR="002D5256">
        <w:instrText xml:space="preserve"> ADDIN ZOTERO_ITEM CSL_CITATION {"citationID":"0YL3Uy6p","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002D5256">
        <w:fldChar w:fldCharType="separate"/>
      </w:r>
      <w:r w:rsidR="002D5256">
        <w:rPr>
          <w:noProof/>
        </w:rPr>
        <w:t>(2011)</w:t>
      </w:r>
      <w:r w:rsidR="002D5256">
        <w:fldChar w:fldCharType="end"/>
      </w:r>
      <w:r w:rsidR="002D5256">
        <w:t xml:space="preserve"> have since stated that one of their biggest regrets in that paper was to specify a minimum sample size</w:t>
      </w:r>
      <w:r w:rsidR="00300EE4">
        <w:t>,</w:t>
      </w:r>
      <w:r w:rsidR="002D5256">
        <w:t xml:space="preserve"> due to </w:t>
      </w:r>
      <w:r w:rsidR="00300EE4">
        <w:t xml:space="preserve">the subsequent </w:t>
      </w:r>
      <w:r w:rsidR="002D5256">
        <w:t xml:space="preserve">misuse of that recommendation </w:t>
      </w:r>
      <w:r w:rsidR="002D5256">
        <w:fldChar w:fldCharType="begin"/>
      </w:r>
      <w:r w:rsidR="002D5256">
        <w:instrText xml:space="preserve"> ADDIN ZOTERO_ITEM CSL_CITATION {"citationID":"vYtX209Y","properties":{"formattedCitation":"(Simmons et al., 2018)","plainCitation":"(Simmons et al., 2018)","noteIndex":0},"citationItems":[{"id":11954,"uris":["http://zotero.org/users/1687755/items/ESESC2SZ"],"itemData":{"id":11954,"type":"article-journal","abstract":"We describe why we wrote “False-Positive Psychology,” analyze how it has been cited, and explain why the integrity of experimental psychology hinges on the full disclosure of methods, the sharing of materials and data, and, especially, the preregistration of analyses.","container-title":"Perspectives on Psychological Science","DOI":"10.1177/1745691617698146","ISSN":"1745-6916","issue":"2","journalAbbreviation":"Perspect Psychol Sci","language":"en","page":"255-259","source":"SAGE Journals","title":"False-Positive Citations","volume":"13","author":[{"family":"Simmons","given":"Joseph P."},{"family":"Nelson","given":"Leif D."},{"family":"Simonsohn","given":"Uri"}],"issued":{"date-parts":[["2018",3,1]]}}}],"schema":"https://github.com/citation-style-language/schema/raw/master/csl-citation.json"} </w:instrText>
      </w:r>
      <w:r w:rsidR="002D5256">
        <w:fldChar w:fldCharType="separate"/>
      </w:r>
      <w:r w:rsidR="002D5256">
        <w:rPr>
          <w:noProof/>
        </w:rPr>
        <w:t>(Simmons et al., 2018)</w:t>
      </w:r>
      <w:r w:rsidR="002D5256">
        <w:fldChar w:fldCharType="end"/>
      </w:r>
      <w:r w:rsidR="002D5256">
        <w:t xml:space="preserve">. </w:t>
      </w:r>
      <w:r w:rsidR="008E5CEB">
        <w:t xml:space="preserve">It’s worth noting that similar misuses of sample size recommendations are already visible within the IRAP literature: Vahey and colleagues </w:t>
      </w:r>
      <w:r w:rsidR="008E5CEB">
        <w:fldChar w:fldCharType="begin"/>
      </w:r>
      <w:r w:rsidR="008E5CEB">
        <w:instrText xml:space="preserve"> ADDIN ZOTERO_ITEM CSL_CITATION {"citationID":"G3CQfJ4v","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008E5CEB">
        <w:fldChar w:fldCharType="separate"/>
      </w:r>
      <w:r w:rsidR="008E5CEB">
        <w:rPr>
          <w:noProof/>
        </w:rPr>
        <w:t>(2015)</w:t>
      </w:r>
      <w:r w:rsidR="008E5CEB">
        <w:fldChar w:fldCharType="end"/>
      </w:r>
      <w:r w:rsidR="008E5CEB">
        <w:t xml:space="preserve"> reported an analysis of the IRAP’s clinical criterion validity and the results of multiple power analyses based on their effect size estimate. </w:t>
      </w:r>
      <w:r w:rsidR="00300EE4">
        <w:t>C</w:t>
      </w:r>
      <w:r w:rsidR="008E5CEB">
        <w:t xml:space="preserve">itations of Vahey et al. (2015) often </w:t>
      </w:r>
      <w:r w:rsidR="003027B4">
        <w:t>inappropriate</w:t>
      </w:r>
      <w:r w:rsidR="00300EE4">
        <w:t>ly</w:t>
      </w:r>
      <w:r w:rsidR="009A7AA0">
        <w:t xml:space="preserve"> or inaccurate</w:t>
      </w:r>
      <w:r w:rsidR="00300EE4">
        <w:t>ly cite these recommendations</w:t>
      </w:r>
      <w:r w:rsidR="009A7AA0">
        <w:t xml:space="preserve">. For example, many papers make reference to the sample size recommendation </w:t>
      </w:r>
      <w:r w:rsidR="003027B4">
        <w:t xml:space="preserve">reported in </w:t>
      </w:r>
      <w:r w:rsidR="005E59CA">
        <w:t xml:space="preserve">Vahey et al.’s (2015) </w:t>
      </w:r>
      <w:r w:rsidR="002A1F79">
        <w:t xml:space="preserve">abstract </w:t>
      </w:r>
      <w:r w:rsidR="003027B4">
        <w:t xml:space="preserve">(i.e., </w:t>
      </w:r>
      <w:r w:rsidR="00933C3A">
        <w:t>“</w:t>
      </w:r>
      <w:r w:rsidR="003027B4" w:rsidRPr="003027B4">
        <w:rPr>
          <w:i/>
          <w:iCs/>
        </w:rPr>
        <w:t>N</w:t>
      </w:r>
      <w:r w:rsidR="003027B4">
        <w:t xml:space="preserve"> </w:t>
      </w:r>
      <w:r w:rsidR="002A1F79">
        <w:t>= 29 to</w:t>
      </w:r>
      <w:r w:rsidR="003027B4">
        <w:t xml:space="preserve"> 37</w:t>
      </w:r>
      <w:r w:rsidR="00933C3A">
        <w:t>”</w:t>
      </w:r>
      <w:r w:rsidR="003027B4">
        <w:t>) even when the authors are employing a completely different analys</w:t>
      </w:r>
      <w:r w:rsidR="008F6073">
        <w:t>e</w:t>
      </w:r>
      <w:r w:rsidR="003027B4">
        <w:t xml:space="preserve">s (e.g., other than a one-tailed Pearson’s </w:t>
      </w:r>
      <w:r w:rsidR="003027B4" w:rsidRPr="003027B4">
        <w:rPr>
          <w:i/>
          <w:iCs/>
        </w:rPr>
        <w:t>r</w:t>
      </w:r>
      <w:r w:rsidR="003027B4">
        <w:t xml:space="preserve"> correlation with </w:t>
      </w:r>
      <m:oMath>
        <m:r>
          <w:rPr>
            <w:rFonts w:ascii="Cambria Math" w:hAnsi="Cambria Math"/>
          </w:rPr>
          <m:t>α</m:t>
        </m:r>
      </m:oMath>
      <w:r w:rsidR="003027B4">
        <w:t xml:space="preserve">-level = .05) and/or are </w:t>
      </w:r>
      <w:r w:rsidR="005D0800">
        <w:t xml:space="preserve">conducting research outside of the clinical domain </w:t>
      </w:r>
      <w:r w:rsidR="009A7AA0">
        <w:t>to which</w:t>
      </w:r>
      <w:r w:rsidR="005D0800">
        <w:t xml:space="preserve"> Vahey et al. (2015) limited the scope of their meta-analysis</w:t>
      </w:r>
      <w:r w:rsidR="000E12C4">
        <w:t xml:space="preserve"> </w:t>
      </w:r>
      <w:r w:rsidR="005D0800">
        <w:fldChar w:fldCharType="begin"/>
      </w:r>
      <w:r w:rsidR="00214E01">
        <w:instrText xml:space="preserve"> ADDIN ZOTERO_ITEM CSL_CITATION {"citationID":"mISsADsl","properties":{"formattedCitation":"(e.g., Farrell et al., 2015; Kavanagh et al., 2016; Kavanagh, Roelandt, et al., 2019; Leech &amp; Barnes-Holmes, 2020; Maloney &amp; Barnes-Holmes, 2016)","plainCitation":"(e.g., Farrell et al., 2015; Kavanagh et al., 2016; Kavanagh, Roelandt, et al., 2019; Leech &amp; Barnes-Holmes, 2020; Maloney &amp; Barnes-Holmes, 2016)","noteIndex":0},"citationItems":[{"id":1573,"uris":["http://zotero.org/users/1687755/items/GQWT48SA"],"itemData":{"id":1573,"type":"article-journal","abstract":"Previous research indicates that educational courses and occupations tend to become associated with one gender more than another. This can be seen within the fields of science, technology, engineering and math (STEM) in particular, with men often more strongly associated with these areas than women. Even when individuals claim to hold gender-neutral beliefs about STEM, research has found they may still hold implicit beliefs that are gender-biased. Two implicit measures, the Implicit Relational Assessment Procedure (IRAP) and the Implicit Association Test (IAT), were compared to assess attitudes towards women and science-based versus liberal arts college subjects. The results of the IAT suggested a tendency to associate ‘men’ rather than ‘women’ with ‘science’ for both male and female participants. The IRAP produced a more complex pattern of results, with females showing a tendency to pair men with science and with liberal arts, whereas the males showed a more neutral effect. The findings have implications for those concerned with addressing the gender imbalance in STEM careers.","container-title":"Journal of Contextual Behavioral Science","DOI":"10.1016/j.jcbs.2015.04.002","ISSN":"2212-1447","issue":"2","journalAbbreviation":"Journal of Contextual Behavioral Science","page":"121-128","source":"ScienceDirect","title":"Exploring attitudes towards gender and science: The advantages of an IRAP approach versus the IAT","title-short":"Exploring attitudes towards gender and science","volume":"4","author":[{"family":"Farrell","given":"Lynn"},{"family":"Cochrane","given":"Andy"},{"family":"McHugh","given":"Louise"}],"issued":{"date-parts":[["2015",4]]}},"label":"page","prefix":"e.g., "},{"id":6777,"uris":["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id":12090,"uris":["http://zotero.org/users/1687755/items/GC5UXSQP"],"itemData":{"id":12090,"type":"article-journal","abstract":"Under a Relational Frame Theory (RFT) framework, researchers have investigated the role of deictic relational responding (perspective-taking) in the analysis of self in relation to others, place, and time. The aim of the current research was to develop IRAPs that targeted deictic relational responding with regard to the mental states of self and others. This was pursued in a series of experiments that employed a novel version of the IRAP, known as the Natural Language-IRAP (NL-IRAP). The use of the NL-IRAP allowed for the presentation of relatively complex statements that required participants to infer the thoughts or beliefs of others on a trial-by-trial basis within the IRAP. Across a sequence of six experiments, a “self-focused IRAP” required participants to respond to both positive and negative statements about themselves, whereas an “other-focused IRAP” required participants to respond to similar statements about others. Experiments 1 and 2 investigated perspective-taking with regard to an unspecified other. Experiments 3–6 investigated perspective-taking with regard to a specified other, with the specified relationship between self and other manipulated across experiments. The results of Experiments 1 and 2 indicated that the other-focused IRAP produced overall bias scores that were significantly stronger than responding to the self-focused IRAP. It is interesting that nonsignificant differences were recorded across Experiments 3–6 when other was specified. The findings obtained across the six studies highlight potentially important limitations in the use of the NL-IRAP as a measure of perspective-taking.","container-title":"The Psychological Record","DOI":"10.1007/s40732-019-00333-w","ISSN":"2163-3452","issue":"2","journalAbbreviation":"Psychol Rec","language":"en","page":"291-314","source":"Springer Link","title":"The On-Going Search for Perspective-Taking IRAPs: Exploring the Potential of the Natural Language-IRAP","title-short":"The On-Going Search for Perspective-Taking IRAPs","volume":"69","author":[{"family":"Kavanagh","given":"Deirdre"},{"family":"Roelandt","given":"Adeline"},{"family":"Van Raemdonck","given":"Lisa"},{"family":"Barnes-Holmes","given":"Yvonne"},{"family":"Barnes-Holmes","given":"Dermot"},{"family":"McEnteggart","given":"Ciara"}],"issued":{"date-parts":[["2019",6,1]]}}},{"id":14214,"uris":["http://zotero.org/users/1687755/items/ZUI48CZA"],"itemData":{"id":14214,"type":"article-journal","abstract":"Experiment 1 of the current research attempted to establish fear and avoidance functions for arbitrary stimuli via combinatorial entailment using training and testing versions of the Implicit Relational Assessment Procedure (IRAP). The critical tests for the transformation of functions involved exposure to two separate Test-IRAPs (one for fear and one for avoidance), but both failed to yield any evidence for the transformation of functions. The findings of Experiment 1 contrast with the clear evidence of a transformation of functions via mutually entailed relations that was reported by Leech et al. (2018), thus suggesting a potential boundary condition for the IRAP as a training and testing context (i.e., derived transformation occurs for mutual but not combinatorial entailing). In Experiment 2, we sought to manipulate two of the dimensions of the multi-dimensional multi-level (MDML) framework to determine if they would alter the apparent boundary condition suggested by the results of Experiment 1. Results indicate that levels of derivation and an opportunity to respond to the derived relations play an important role in the transformation of fear and avoidance functions via combinatorial entailment within the IRAP context. (PsycINFO Database Record (c) 2020 APA, all rights reserved)","archive":"APA PsycInfo","archive_location":"2020-09627-001","container-title":"Behavioural Processes","DOI":"10.1016/j.beproc.2019.104027","ISSN":"0376-6357","journalAbbreviation":"Behavioural Processes","note":"publisher: Elsevier Science","source":"EBSCOhost","title":"Training and testing for a transformation of fear and avoidance functions via combinatorial entailment using the Implicit Relational Assessment Procedure (IRAP): Further exploratory analyses","URL":"https://search.ebscohost.com/login.aspx?direct=true&amp;db=psyh&amp;AN=2020-09627-001&amp;site=ehost-live","volume":"172","author":[{"family":"Leech","given":"Aileen"},{"family":"Barnes-Holmes","given":"Dermot"}],"issued":{"date-parts":[["2020",3]]}}},{"id":2988,"uris":["http://zotero.org/users/1687755/items/RFA4VI8D"],"itemData":{"id":2988,"type":"article-journal","container-title":"The Psychological Record","DOI":"10.1007/s40732-016-0180-5","ISSN":"0033-2933, 2163-3452","language":"en","source":"CrossRef","title":"Exploring the Behavioral Dynamics of the Implicit Relational Assessment Procedure: The Role of Relational Contextual Cues Versus Relational Coherence Indicators as Response Options","title-short":"Exploring the Behavioral Dynamics of the Implicit Relational Assessment Procedure","URL":"http://link.springer.com/10.1007/s40732-016-0180-5","author":[{"family":"Maloney","given":"Emma"},{"family":"Barnes-Holmes","given":"Dermot"}],"accessed":{"date-parts":[["2016",6,23]]},"issued":{"date-parts":[["2016",5,4]]}}}],"schema":"https://github.com/citation-style-language/schema/raw/master/csl-citation.json"} </w:instrText>
      </w:r>
      <w:r w:rsidR="005D0800">
        <w:fldChar w:fldCharType="separate"/>
      </w:r>
      <w:r w:rsidR="00214E01">
        <w:rPr>
          <w:noProof/>
        </w:rPr>
        <w:t>(e.g., Farrell et al., 2015; Kavanagh et al., 2016; Kavanagh, Roelandt, et al., 2019; Leech &amp; Barnes-Holmes, 2020; Maloney &amp; Barnes-Holmes, 2016)</w:t>
      </w:r>
      <w:r w:rsidR="005D0800">
        <w:fldChar w:fldCharType="end"/>
      </w:r>
      <w:r w:rsidR="005D0800">
        <w:t xml:space="preserve">. </w:t>
      </w:r>
    </w:p>
    <w:p w14:paraId="471CC6A1" w14:textId="72FB0E37" w:rsidR="006F69B2" w:rsidRDefault="006F69B2" w:rsidP="00AE17F5">
      <w:r>
        <w:t xml:space="preserve">Second, research has demonstrated </w:t>
      </w:r>
      <w:r w:rsidR="005B0C1E">
        <w:t xml:space="preserve">that </w:t>
      </w:r>
      <w:r>
        <w:t xml:space="preserve">researchers’ intuitions about the relationship between statistical power and sample size are </w:t>
      </w:r>
      <w:r w:rsidR="00BC4547">
        <w:t>inaccurate</w:t>
      </w:r>
      <w:r>
        <w:t xml:space="preserve"> and </w:t>
      </w:r>
      <w:r w:rsidR="00BC4547">
        <w:t xml:space="preserve">tend to </w:t>
      </w:r>
      <w:r>
        <w:t xml:space="preserve">greatly over-estimate power </w:t>
      </w:r>
      <w:r>
        <w:fldChar w:fldCharType="begin"/>
      </w:r>
      <w:r w:rsidR="00BC4547">
        <w:instrText xml:space="preserve"> ADDIN ZOTERO_ITEM CSL_CITATION {"citationID":"U3md0nB5","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page":"0956797616647519","source":"pss.sagepub.com","title":"Researchers’ Intuitions About Power in Psychological Research","author":[{"family":"Bakker","given":"Marjan"},{"family":"Hartgerink","given":"Chris H. J."},{"family":"Wicherts","given":"Jelte M."},{"family":"Maas","given":"Han L. J.","dropping-particle":"van der"}],"issued":{"date-parts":[["2016",6,28]]}}}],"schema":"https://github.com/citation-style-language/schema/raw/master/csl-citation.json"} </w:instrText>
      </w:r>
      <w:r>
        <w:fldChar w:fldCharType="separate"/>
      </w:r>
      <w:r w:rsidR="00BC4547">
        <w:rPr>
          <w:noProof/>
        </w:rPr>
        <w:t>(Bakker et al., 2016)</w:t>
      </w:r>
      <w:r>
        <w:fldChar w:fldCharType="end"/>
      </w:r>
      <w:r w:rsidR="00BC4547">
        <w:t xml:space="preserve">. Deeper engagement with sample size choices and their power implications is therefore warranted. </w:t>
      </w:r>
    </w:p>
    <w:p w14:paraId="3A802FA5" w14:textId="69C07ED9" w:rsidR="0071335F" w:rsidRDefault="00A7054C" w:rsidP="00EC502E">
      <w:r>
        <w:t>In light of th</w:t>
      </w:r>
      <w:r w:rsidR="00BC4547">
        <w:t>e above</w:t>
      </w:r>
      <w:r>
        <w:t xml:space="preserve">, it seems important to not provide sample size recommendations that risk being cited or followed unthinkingly, absent of context or specifics. Instead, I encourage readers to think more deeply about their </w:t>
      </w:r>
      <w:r w:rsidR="00AE17F5">
        <w:t>inference method</w:t>
      </w:r>
      <w:r w:rsidR="006859B2">
        <w:t xml:space="preserve">, engage with the concept and calculation of </w:t>
      </w:r>
      <w:r w:rsidR="00E43C39">
        <w:t xml:space="preserve">statistical </w:t>
      </w:r>
      <w:r w:rsidR="006859B2">
        <w:t xml:space="preserve">power, </w:t>
      </w:r>
      <w:r w:rsidR="00AE17F5">
        <w:t>and plan their studies accordingly.</w:t>
      </w:r>
      <w:r w:rsidR="00343A79">
        <w:t xml:space="preserve"> </w:t>
      </w:r>
      <w:r w:rsidR="005B0C1E">
        <w:t xml:space="preserve">In general, power analyses should be conducted and reported in a reproducible manner, for example using the pwr R package </w:t>
      </w:r>
      <w:r w:rsidR="005B0C1E">
        <w:fldChar w:fldCharType="begin"/>
      </w:r>
      <w:r w:rsidR="005B0C1E">
        <w:instrText xml:space="preserve"> ADDIN ZOTERO_ITEM CSL_CITATION {"citationID":"DSN6Mk3R","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005B0C1E">
        <w:fldChar w:fldCharType="separate"/>
      </w:r>
      <w:r w:rsidR="005B0C1E">
        <w:rPr>
          <w:noProof/>
        </w:rPr>
        <w:t>(Champely, 2016)</w:t>
      </w:r>
      <w:r w:rsidR="005B0C1E">
        <w:fldChar w:fldCharType="end"/>
      </w:r>
      <w:r w:rsidR="005B0C1E">
        <w:t>.</w:t>
      </w:r>
      <w:r w:rsidR="005B0C1E">
        <w:t xml:space="preserve"> </w:t>
      </w:r>
      <w:r w:rsidR="00E853B5" w:rsidRPr="00852E7C">
        <w:t xml:space="preserve">For a beginner introduction to statistical power using interactive visualizations, see Magnusson </w:t>
      </w:r>
      <w:r w:rsidR="00E853B5" w:rsidRPr="00852E7C">
        <w:fldChar w:fldCharType="begin"/>
      </w:r>
      <w:r w:rsidR="00E853B5">
        <w:instrText xml:space="preserve"> ADDIN ZOTERO_ITEM CSL_CITATION {"citationID":"QAV6gSBV","properties":{"formattedCitation":"(2023)","plainCitation":"(2023)","noteIndex":1},"citationItems":[{"id":15282,"uris":["http://zotero.org/users/1687755/items/QQYDAGJM"],"itemData":{"id":15282,"type":"webpage","title":"Understanding Statistical Power and Significance Testing — an Interactive Visualization","URL":"https://rpsychologist.com/d3/nhst/","author":[{"family":"Magnusson","given":"Kristoffer"}],"accessed":{"date-parts":[["2023",1,9]]},"issued":{"date-parts":[["2023"]]}},"label":"page","suppress-author":true}],"schema":"https://github.com/citation-style-language/schema/raw/master/csl-citation.json"} </w:instrText>
      </w:r>
      <w:r w:rsidR="00E853B5" w:rsidRPr="00852E7C">
        <w:fldChar w:fldCharType="separate"/>
      </w:r>
      <w:r w:rsidR="00E853B5" w:rsidRPr="00852E7C">
        <w:rPr>
          <w:noProof/>
        </w:rPr>
        <w:t>(2023)</w:t>
      </w:r>
      <w:r w:rsidR="00E853B5" w:rsidRPr="00852E7C">
        <w:fldChar w:fldCharType="end"/>
      </w:r>
      <w:r w:rsidR="00E853B5" w:rsidRPr="00852E7C">
        <w:t>. For a seminal book-length treatment see Cohen</w:t>
      </w:r>
      <w:r w:rsidR="00812E0A">
        <w:t xml:space="preserve"> </w:t>
      </w:r>
      <w:r w:rsidR="00812E0A">
        <w:fldChar w:fldCharType="begin"/>
      </w:r>
      <w:r w:rsidR="00812E0A">
        <w:instrText xml:space="preserve"> ADDIN ZOTERO_ITEM CSL_CITATION {"citationID":"lOhJt5Rg","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00812E0A">
        <w:fldChar w:fldCharType="separate"/>
      </w:r>
      <w:r w:rsidR="00812E0A">
        <w:rPr>
          <w:noProof/>
        </w:rPr>
        <w:t>(1988)</w:t>
      </w:r>
      <w:r w:rsidR="00812E0A">
        <w:fldChar w:fldCharType="end"/>
      </w:r>
      <w:r w:rsidR="00E853B5" w:rsidRPr="00852E7C">
        <w:t xml:space="preserve">. </w:t>
      </w:r>
    </w:p>
    <w:p w14:paraId="1BC12E1C" w14:textId="681BAD91" w:rsidR="0071335F" w:rsidRDefault="0071335F" w:rsidP="0071335F">
      <w:r>
        <w:t xml:space="preserve">Tests of interaction effects are often reported in the IRAP literature, typically via the interaction term in multiway ANOVAs. Determining statical power for interaction terms is more complex than implied by some power analysis software such as G*Power </w:t>
      </w:r>
      <w:r>
        <w:fldChar w:fldCharType="begin"/>
      </w:r>
      <w:r>
        <w:instrText xml:space="preserve"> ADDIN ZOTERO_ITEM CSL_CITATION {"citationID":"SNguOJJ1","properties":{"formattedCitation":"(Faul et al., 2007)","plainCitation":"(Faul et al., 2007)","noteIndex":0},"citationItems":[{"id":2459,"uris":["http://zotero.org/users/1687755/items/R93X4URM"],"itemData":{"id":2459,"type":"article-journal","container-title":"Behavior research methods","issue":"2","page":"175–191","source":"Google Scholar","title":"G*Power 3: A flexible statistical power analysis program for the social, behavioral, and biomedical sciences","title-short":"G* Power 3","volume":"39","author":[{"family":"Faul","given":"Franz"},{"family":"Erdfelder","given":"Edgar"},{"family":"Lang","given":"Albert-Georg"},{"family":"Buchner","given":"Axel"}],"issued":{"date-parts":[["2007"]]}}}],"schema":"https://github.com/citation-style-language/schema/raw/master/csl-citation.json"} </w:instrText>
      </w:r>
      <w:r>
        <w:fldChar w:fldCharType="separate"/>
      </w:r>
      <w:r>
        <w:rPr>
          <w:noProof/>
        </w:rPr>
        <w:t>(Faul et al., 2007)</w:t>
      </w:r>
      <w:r>
        <w:fldChar w:fldCharType="end"/>
      </w:r>
      <w:r>
        <w:t xml:space="preserve">, and I recommend that researchers should base power analyses on specific forms of expected or plausible interactions (e.g., </w:t>
      </w:r>
      <w:r w:rsidRPr="00367AA7">
        <w:t>reversed, fully attenuated, partially attenuated)</w:t>
      </w:r>
      <w:r>
        <w:t xml:space="preserve"> rather than the interaction term in an ANOVA alone </w:t>
      </w:r>
      <w:r>
        <w:fldChar w:fldCharType="begin"/>
      </w:r>
      <w:r>
        <w:instrText xml:space="preserve"> ADDIN ZOTERO_ITEM CSL_CITATION {"citationID":"lZ8PXIrl","properties":{"formattedCitation":"(see Sommet et al., 2022)","plainCitation":"(see Sommet et al., 2022)","noteIndex":0},"citationItems":[{"id":15330,"uris":["http://zotero.org/users/1687755/items/JJYUIFQE"],"itemData":{"id":15330,"type":"article","abstract":"Power analysis for first-order interactions poses two challenges: (i) Conducting an appropriate power analysis is difficult, because the expected effect size of an interaction depends on its shape and the size of the simple slopes; (ii) Achieving sufficient power is difficult, because interactions are often modest in size. This paper consists of three parts. PART 1 addresses the first challenge. We first describe a fictional study to illustrate in a simple way how power analyses differ between interactions and main effects. Then, we introduce an intuitive taxonomy of 12 types of interactions based on the shape of the interaction (reversed, fully attenuated, partially attenuated) and the size of the simple slopes (small, medium, large), and we offer mathematically-derived sample size recommendations to detect each interaction with a power of .80/.90. PART 2 addresses the second challenge. We first describe a preregistered meta-study (159 studies from recent articles in influential psychology journals) showing that the median power to detect medium-sized interactions in the literature is .18. Then, we use simulations (887M simulated datasets) to generate power curves for the 12 types of interactions, and test three strategies to increase power without increasing sample size: (i) preregistering one-tailed tests (+21% gain), (ii) using a mixed design (+75% gain), and (ii) preregistering contrast analysis for a fully attenuated interaction (+62% gain). PART 3 introduces INT×Power, a web-application that enables users to draw their interaction and determine the sample size needed to reach a power of .80 with and without using these strategies: www.intxpower.com.","DOI":"10.31219/osf.io/xhe3u","language":"en-us","publisher":"OSF Preprints","source":"OSF Preprints","title":"How many participants do I need to test an interaction? Conducting an appropriate power analysis and achieving sufficient power to detect an interaction","title-short":"How many participants do I need to test an interaction?","URL":"https://osf.io/xhe3u/","author":[{"family":"Sommet","given":"Nicolas"},{"family":"Weissman","given":"David"},{"family":"Cheutin","given":"Nicolas"},{"family":"Elliot","given":"Andrew J."}],"accessed":{"date-parts":[["2023",1,10]]},"issued":{"date-parts":[["2022",9,7]]}},"label":"page","prefix":"see "}],"schema":"https://github.com/citation-style-language/schema/raw/master/csl-citation.json"} </w:instrText>
      </w:r>
      <w:r>
        <w:fldChar w:fldCharType="separate"/>
      </w:r>
      <w:r>
        <w:rPr>
          <w:noProof/>
        </w:rPr>
        <w:t>(see Sommet et al., 2022)</w:t>
      </w:r>
      <w:r>
        <w:fldChar w:fldCharType="end"/>
      </w:r>
      <w:r>
        <w:t xml:space="preserve">. </w:t>
      </w:r>
    </w:p>
    <w:p w14:paraId="73A4FE6A" w14:textId="18CF28DF" w:rsidR="0071335F" w:rsidRDefault="0071335F" w:rsidP="005D2DD5">
      <w:r>
        <w:t xml:space="preserve">Sample size determination also involves additional considerations beyond power analysis, such as availability of resources and desired precision </w:t>
      </w:r>
      <w:r>
        <w:fldChar w:fldCharType="begin"/>
      </w:r>
      <w:r>
        <w:instrText xml:space="preserve"> ADDIN ZOTERO_ITEM CSL_CITATION {"citationID":"enhEULr9","properties":{"formattedCitation":"(Lakens, 2022)","plainCitation":"(Lakens, 2022)","noteIndex":0},"citationItems":[{"id":15327,"uris":["http://zotero.org/users/1687755/items/8CZV3F6C"],"itemData":{"id":15327,"type":"article-journal","abstract":"An important step when designing an empirical study is to justify the sample size that will be collected. The key aim of a sample size justification for such studies is to explain how the collected data is expected to provide valuable information given the inferential goals of the researcher. In this overview article six approaches are discussed to justify the sample size in a quantitative empirical study: 1) collecting data from (almost) the entire population, 2) choosing a sample size based on resource constraints, 3) performing an a-priori power analysis, 4) planning for a desired accuracy, 5) using heuristics, or 6) explicitly acknowledging the absence of a justification. An important question to consider when justifying sample sizes is which effect sizes are deemed interesting, and the extent to which the data that is collected informs inferences about these effect sizes. Depending on the sample size justification chosen, researchers could consider 1) what the smallest effect size of interest is, 2) which minimal effect size will be statistically significant, 3) which effect sizes they expect (and what they base these expectations on), 4) which effect sizes would be rejected based on a confidence interval around the effect size, 5) which ranges of effects a study has sufficient power to detect based on a sensitivity power analysis, and 6) which effect sizes are expected in a specific research area. Researchers can use the guidelines presented in this article, for example by using the interactive form in the accompanying online Shiny app, to improve their sample size justification, and hopefully, align the informational value of a study with their inferential goals.","container-title":"Collabra: Psychology","DOI":"10.1525/collabra.33267","ISSN":"2474-7394","issue":"1","journalAbbreviation":"Collabra: Psychology","page":"33267","source":"Silverchair","title":"Sample Size Justification","volume":"8","author":[{"family":"Lakens","given":"Daniël"}],"issued":{"date-parts":[["2022",3,22]]}},"label":"page"}],"schema":"https://github.com/citation-style-language/schema/raw/master/csl-citation.json"} </w:instrText>
      </w:r>
      <w:r>
        <w:fldChar w:fldCharType="separate"/>
      </w:r>
      <w:r>
        <w:rPr>
          <w:noProof/>
        </w:rPr>
        <w:t>(Lakens, 2022)</w:t>
      </w:r>
      <w:r>
        <w:fldChar w:fldCharType="end"/>
      </w:r>
      <w:r>
        <w:t xml:space="preserve">. Researchers should consider that sample sizes employed in power analyses do not have to be based on as-yet unknown estimates of the effect size they are studying, but can instead be based on the researchers’ Smallest Effect Size of Interest </w:t>
      </w:r>
      <w:r>
        <w:fldChar w:fldCharType="begin"/>
      </w:r>
      <w:r>
        <w:instrText xml:space="preserve"> ADDIN ZOTERO_ITEM CSL_CITATION {"citationID":"qztnwUqC","properties":{"formattedCitation":"(SESOI: Lakens, Scheel, et al., 2018)","plainCitation":"(SESOI: Lakens, Scheel, et al., 2018)","noteIndex":0},"citationItems":[{"id":12223,"uris":["http://zotero.org/users/1687755/items/23URKNRY"],"itemData":{"id":12223,"type":"article-journal","abstract":"Psychologists must be able to test both for the presence of an effect and for the absence of an effect. In addition to testing against zero, researchers can use the two one-sided tests (TOST) procedure to test for equivalence and reject the presence of a smallest effect size of interest (SESOI). The TOST procedure can be used to determine if an observed effect is surprisingly small, given that a true effect at least as extreme as the SESOI exists. We explain a range of approaches to determine the SESOI in psychological science and provide detailed examples of how equivalence tests should be performed and reported. Equivalence tests are an important extension of the statistical tools psychologists currently use and enable researchers to falsify predictions about the presence, and declare the absence, of meaningful effects.","container-title":"Advances in Methods and Practices in Psychological Science","issue":"2","language":"en","page":"259–269","source":"Zotero","title":"Equivalence Testing for Psychological Research: A Tutorial","volume":"1","author":[{"family":"Lakens","given":"Daniël"},{"family":"Scheel","given":"Anne M"},{"family":"Isager","given":"Peder M"}],"issued":{"date-parts":[["2018"]]}},"label":"page","prefix":"SESOI: "}],"schema":"https://github.com/citation-style-language/schema/raw/master/csl-citation.json"} </w:instrText>
      </w:r>
      <w:r>
        <w:fldChar w:fldCharType="separate"/>
      </w:r>
      <w:r>
        <w:rPr>
          <w:noProof/>
        </w:rPr>
        <w:t>(SESOI: Lakens, Scheel, et al., 2018)</w:t>
      </w:r>
      <w:r>
        <w:fldChar w:fldCharType="end"/>
      </w:r>
      <w:r>
        <w:t xml:space="preserve">. </w:t>
      </w:r>
      <w:r w:rsidR="005B78C0">
        <w:t xml:space="preserve">Previous work </w:t>
      </w:r>
      <w:r>
        <w:t>ha</w:t>
      </w:r>
      <w:r w:rsidR="005B78C0">
        <w:t>s</w:t>
      </w:r>
      <w:r>
        <w:t xml:space="preserve"> also pointed out ways in which standard power analyses may still under power studies due to between-study heterogeneity. This may require that sample sizes be increased further. For discussion of this issue as well as materials for performing power analyses that can account for this see McShane and </w:t>
      </w:r>
      <w:proofErr w:type="spellStart"/>
      <w:r w:rsidRPr="002D6B72">
        <w:rPr>
          <w:lang w:val="en-GB"/>
        </w:rPr>
        <w:t>Böckenholt</w:t>
      </w:r>
      <w:proofErr w:type="spellEnd"/>
      <w:r>
        <w:t xml:space="preserve"> </w:t>
      </w:r>
      <w:r>
        <w:fldChar w:fldCharType="begin"/>
      </w:r>
      <w:r>
        <w:instrText xml:space="preserve"> ADDIN ZOTERO_ITEM CSL_CITATION {"citationID":"udg4LnMe","properties":{"formattedCitation":"(2014)","plainCitation":"(2014)","noteIndex":0},"citationItems":[{"id":15336,"uris":["http://zotero.org/users/1687755/items/AV5NWT7F"],"itemData":{"id":15336,"type":"article-journal","abstract":"Statistical power depends on the size of the effect of interest. However, effect sizes are rarely fixed in psychological research: Study design choices, such as the operationalization of the dependent variable or the treatment manipulation, the social context, the subject pool, or the time of day, typically cause systematic variation in the effect size. Ignoring this between-study variation, as standard power formulae do, results in assessments of power that are too optimistic. Consequently, when researchers attempting replication set sample sizes using these formulae, their studies will be underpowered and will thus fail at a greater than expected rate. We illustrate this with both hypothetical examples and data on several well-studied phenomena in psychology. We provide formulae that account for between-study variation and suggest that researchers set sample sizes with respect to our generally more conservative formulae. Our formulae generalize to settings in which there are multiple effects of interest. We also introduce an easy-to-use website that implements our approach to setting sample sizes. Finally, we conclude with recommendations for quantifying between-study variation.","container-title":"Perspectives on Psychological Science","DOI":"10.1177/1745691614548513","ISSN":"1745-6916, 1745-6924","issue":"6","journalAbbreviation":"Perspect Psychol Sci","language":"en","page":"612-625","source":"DOI.org (Crossref)","title":"You Cannot Step Into the Same River Twice: When Power Analyses Are Optimistic","title-short":"You Cannot Step Into the Same River Twice","volume":"9","author":[{"family":"McShane","given":"Blakeley B."},{"family":"Böckenholt","given":"Ulf"}],"issued":{"date-parts":[["2014",11]]}},"label":"page","suppress-author":true}],"schema":"https://github.com/citation-style-language/schema/raw/master/csl-citation.json"} </w:instrText>
      </w:r>
      <w:r>
        <w:fldChar w:fldCharType="separate"/>
      </w:r>
      <w:r>
        <w:rPr>
          <w:lang w:val="en-GB"/>
        </w:rPr>
        <w:t>(2014)</w:t>
      </w:r>
      <w:r>
        <w:fldChar w:fldCharType="end"/>
      </w:r>
      <w:r>
        <w:t xml:space="preserve">. </w:t>
      </w:r>
    </w:p>
    <w:p w14:paraId="77A027F7" w14:textId="60100718" w:rsidR="00B547C1" w:rsidRDefault="00EC502E" w:rsidP="00E658F1">
      <w:r>
        <w:t xml:space="preserve">Of course, power is not the only factor that influences the quality of inferences when using NHST. </w:t>
      </w:r>
      <w:r w:rsidR="00B547C1">
        <w:t xml:space="preserve">Exploratory multiway ANOVAs are commonly reported in IRAP  publications, and yet </w:t>
      </w:r>
      <w:r w:rsidR="00BE2C55">
        <w:t xml:space="preserve">corrections for multiple testing (i.e., to control the family-wise error rate) are rarely applied. </w:t>
      </w:r>
      <w:r w:rsidR="003D007C">
        <w:t xml:space="preserve">Cramer and colleagues </w:t>
      </w:r>
      <w:r w:rsidR="003D007C">
        <w:fldChar w:fldCharType="begin"/>
      </w:r>
      <w:r w:rsidR="003D007C">
        <w:instrText xml:space="preserve"> ADDIN ZOTERO_ITEM CSL_CITATION {"citationID":"NIizk5in","properties":{"formattedCitation":"(2016)","plainCitation":"(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label":"page","suppress-author":true}],"schema":"https://github.com/citation-style-language/schema/raw/master/csl-citation.json"} </w:instrText>
      </w:r>
      <w:r w:rsidR="003D007C">
        <w:fldChar w:fldCharType="separate"/>
      </w:r>
      <w:r w:rsidR="003D007C">
        <w:rPr>
          <w:noProof/>
        </w:rPr>
        <w:t>(2016)</w:t>
      </w:r>
      <w:r w:rsidR="003D007C">
        <w:fldChar w:fldCharType="end"/>
      </w:r>
      <w:r w:rsidR="003D007C">
        <w:t xml:space="preserve"> demonstrated that this factor alone gives rise to false positive rates that are greatly inflated beyond the 5% implied by an </w:t>
      </w:r>
      <m:oMath>
        <m:r>
          <w:rPr>
            <w:rFonts w:ascii="Cambria Math" w:hAnsi="Cambria Math"/>
          </w:rPr>
          <m:t>α</m:t>
        </m:r>
      </m:oMath>
      <w:r w:rsidR="003D007C">
        <w:t>-level of 0.05</w:t>
      </w:r>
      <w:r w:rsidR="00E658F1">
        <w:t xml:space="preserve"> (e.g., &gt;14%). Exactly how high false positive rates are inflated for the specific types of multiway ANOVAs employed in IRAP research (e.g., </w:t>
      </w:r>
      <w:r w:rsidR="00E658F1">
        <w:lastRenderedPageBreak/>
        <w:t>4 X 2 mixed within-between repeated measures ANOVAs) remains unclear. Future research may wish to examine this in simulation studies.</w:t>
      </w:r>
    </w:p>
    <w:p w14:paraId="73D57D27" w14:textId="3D74682F" w:rsidR="004F5A41" w:rsidRDefault="000056DF" w:rsidP="00EC502E">
      <w:r>
        <w:t>Many other factors influence the replicability of findings, providing many opportunities for researchers to improve the strength of evidence provided by their studies</w:t>
      </w:r>
      <w:r w:rsidR="00E14AF4">
        <w:t xml:space="preserve"> </w:t>
      </w:r>
      <w:r w:rsidR="00E14AF4">
        <w:fldChar w:fldCharType="begin"/>
      </w:r>
      <w:r w:rsidR="00E14AF4">
        <w:instrText xml:space="preserve"> ADDIN ZOTERO_ITEM CSL_CITATION {"citationID":"kRgQG2is","properties":{"formattedCitation":"(Nosek et al., 2018)","plainCitation":"(Nosek et al., 2018)","noteIndex":0},"citationItems":[{"id":15038,"uris":["http://zotero.org/users/1687755/items/WXX8HDZX"],"itemData":{"id":15038,"type":"article-journal","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container-title":"Proceedings of the National Academy of Sciences","DOI":"10.1073/pnas.1708274114","issue":"11","note":"publisher: Proceedings of the National Academy of Sciences","page":"2600-2606","source":"pnas.org (Atypon)","title":"The preregistration revolution","volume":"115","author":[{"family":"Nosek","given":"Brian A."},{"family":"Ebersole","given":"Charles R."},{"family":"DeHaven","given":"Alexander C."},{"family":"Mellor","given":"David T."}],"issued":{"date-parts":[["2018",3,13]]}}}],"schema":"https://github.com/citation-style-language/schema/raw/master/csl-citation.json"} </w:instrText>
      </w:r>
      <w:r w:rsidR="00E14AF4">
        <w:fldChar w:fldCharType="separate"/>
      </w:r>
      <w:r w:rsidR="00E14AF4">
        <w:rPr>
          <w:noProof/>
        </w:rPr>
        <w:t>(Nosek et al., 2018)</w:t>
      </w:r>
      <w:r w:rsidR="00E14AF4">
        <w:fldChar w:fldCharType="end"/>
      </w:r>
      <w:r>
        <w:t xml:space="preserve">. </w:t>
      </w:r>
      <w:r w:rsidR="00EC502E">
        <w:t xml:space="preserve">Researchers should </w:t>
      </w:r>
      <w:r w:rsidR="00E14AF4">
        <w:t xml:space="preserve">therefore </w:t>
      </w:r>
      <w:r w:rsidR="00EC502E">
        <w:t xml:space="preserve">also give serious consideration to preregistering their sample size planning justifications, their chosen sample size, stopping rule, </w:t>
      </w:r>
      <w:r w:rsidR="003831D9">
        <w:t xml:space="preserve">precise </w:t>
      </w:r>
      <w:r w:rsidR="00EC502E">
        <w:t xml:space="preserve">analysis plan, and other elements of their research, such as their chosen </w:t>
      </w:r>
      <m:oMath>
        <m:r>
          <w:rPr>
            <w:rFonts w:ascii="Cambria Math" w:hAnsi="Cambria Math"/>
          </w:rPr>
          <m:t>α</m:t>
        </m:r>
      </m:oMath>
      <w:r w:rsidR="00EC502E">
        <w:t xml:space="preserve">-level </w:t>
      </w:r>
      <w:r w:rsidR="00EC502E">
        <w:fldChar w:fldCharType="begin"/>
      </w:r>
      <w:r w:rsidR="00EC502E">
        <w:instrText xml:space="preserve"> ADDIN ZOTERO_ITEM CSL_CITATION {"citationID":"WV1BAtdO","properties":{"formattedCitation":"(Lakens, Adolfi, et al., 2018)","plainCitation":"(Lakens, Adolfi, et al., 2018)","noteIndex":0},"citationItems":[{"id":11948,"uris":["http://zotero.org/users/1687755/items/FBPE7SSW"],"itemData":{"id":11948,"type":"article-journal","container-title":"Nature Human Behaviour","DOI":"10.1038/s41562-018-0311-x","ISSN":"2397-3374","issue":"3","journalAbbreviation":"Nat Hum Behav","language":"en","page":"168-171","source":"DOI.org (Crossref)","title":"Justify your alpha","volume":"2","author":[{"family":"Lakens","given":"Daniel"},{"family":"Adolfi","given":"Federico G."},{"family":"Albers","given":"Casper J."},{"family":"Anvari","given":"Farid"},{"family":"Apps","given":"Matthew A. J."},{"family":"Argamon","given":"Shlomo E."},{"family":"Baguley","given":"Thom"},{"family":"Becker","given":"Raymond B."},{"family":"Benning","given":"Stephen D."},{"family":"Bradford","given":"Daniel E."},{"family":"Buchanan","given":"Erin M."},{"family":"Caldwell","given":"Aaron R."},{"family":"Van Calster","given":"Ben"},{"family":"Carlsson","given":"Rickard"},{"family":"Chen","given":"Sau-Chin"},{"family":"Chung","given":"Bryan"},{"family":"Colling","given":"Lincoln J."},{"family":"Collins","given":"Gary S."},{"family":"Crook","given":"Zander"},{"family":"Cross","given":"Emily S."},{"family":"Daniels","given":"Sameera"},{"family":"Danielsson","given":"Henrik"},{"family":"DeBruine","given":"Lisa"},{"family":"Dunleavy","given":"Daniel J."},{"family":"Earp","given":"Brian D."},{"family":"Feist","given":"Michele I."},{"family":"Ferrell","given":"Jason D."},{"family":"Field","given":"James G."},{"family":"Fox","given":"Nicholas W."},{"family":"Friesen","given":"Amanda"},{"family":"Gomes","given":"Caio"},{"family":"Gonzalez-Marquez","given":"Monica"},{"family":"Grange","given":"James A."},{"family":"Grieve","given":"Andrew P."},{"family":"Guggenberger","given":"Robert"},{"family":"Grist","given":"James"},{"family":"Harmelen","given":"Anne-Laura","non-dropping-particle":"van"},{"family":"Hasselman","given":"Fred"},{"family":"Hochard","given":"Kevin D."},{"family":"Hoffarth","given":"Mark R."},{"family":"Holmes","given":"Nicholas P."},{"family":"Ingre","given":"Michael"},{"family":"Isager","given":"Peder M."},{"family":"Isotalus","given":"Hanna K."},{"family":"Johansson","given":"Christer"},{"family":"Juszczyk","given":"Konrad"},{"family":"Kenny","given":"David A."},{"family":"Khalil","given":"Ahmed A."},{"family":"Konat","given":"Barbara"},{"family":"Lao","given":"Junpeng"},{"family":"Larsen","given":"Erik Gahner"},{"family":"Lodder","given":"Gerine M. A."},{"family":"Lukavský","given":"Jiří"},{"family":"Madan","given":"Christopher R."},{"family":"Manheim","given":"David"},{"family":"Martin","given":"Stephen R."},{"family":"Martin","given":"Andrea E."},{"family":"Mayo","given":"Deborah G."},{"family":"McCarthy","given":"Randy J."},{"family":"McConway","given":"Kevin"},{"family":"McFarland","given":"Colin"},{"family":"Nio","given":"Amanda Q. X."},{"family":"Nilsonne","given":"Gustav"},{"family":"Oliveira","given":"Cilene Lino","non-dropping-particle":"de"},{"family":"Xivry","given":"Jean-Jacques Orban","non-dropping-particle":"de"},{"family":"Parsons","given":"Sam"},{"family":"Pfuhl","given":"Gerit"},{"family":"Quinn","given":"Kimberly A."},{"family":"Sakon","given":"John J."},{"family":"Saribay","given":"S. Adil"},{"family":"Schneider","given":"Iris K."},{"family":"Selvaraju","given":"Manojkumar"},{"family":"Sjoerds","given":"Zsuzsika"},{"family":"Smith","given":"Samuel G."},{"family":"Smits","given":"Tim"},{"family":"Spies","given":"Jeffrey R."},{"family":"Sreekumar","given":"Vishnu"},{"family":"Steltenpohl","given":"Crystal N."},{"family":"Stenhouse","given":"Neil"},{"family":"Świątkowski","given":"Wojciech"},{"family":"Vadillo","given":"Miguel A."},{"family":"Van Assen","given":"Marcel A. L. M."},{"family":"Williams","given":"Matt N."},{"family":"Williams","given":"Samantha E."},{"family":"Williams","given":"Donald R."},{"family":"Yarkoni","given":"Tal"},{"family":"Ziano","given":"Ignazio"},{"family":"Zwaan","given":"Rolf A."}],"issued":{"date-parts":[["2018",3]]}}}],"schema":"https://github.com/citation-style-language/schema/raw/master/csl-citation.json"} </w:instrText>
      </w:r>
      <w:r w:rsidR="00EC502E">
        <w:fldChar w:fldCharType="separate"/>
      </w:r>
      <w:r w:rsidR="00EC502E">
        <w:rPr>
          <w:noProof/>
        </w:rPr>
        <w:t>(Lakens, Adolfi, et al., 2018)</w:t>
      </w:r>
      <w:r w:rsidR="00EC502E">
        <w:fldChar w:fldCharType="end"/>
      </w:r>
      <w:r w:rsidR="00ED18B0">
        <w:t xml:space="preserve">. </w:t>
      </w:r>
    </w:p>
    <w:p w14:paraId="15B9CE3A" w14:textId="7F63D441" w:rsidR="00CB344F" w:rsidRDefault="00CB344F" w:rsidP="009C0921">
      <w:pPr>
        <w:pStyle w:val="Heading2"/>
      </w:pPr>
      <w:r>
        <w:t>Limitations</w:t>
      </w:r>
    </w:p>
    <w:p w14:paraId="344BC42A" w14:textId="77777777" w:rsidR="006615BA" w:rsidRDefault="006615BA" w:rsidP="006615BA">
      <w:pPr>
        <w:pStyle w:val="Heading3"/>
      </w:pPr>
      <w:r>
        <w:t xml:space="preserve">Choice of effect size </w:t>
      </w:r>
    </w:p>
    <w:p w14:paraId="203D55CB" w14:textId="77246571" w:rsidR="00462B0D" w:rsidRDefault="000D4DA7" w:rsidP="00462B0D">
      <w:r>
        <w:t>One</w:t>
      </w:r>
      <w:r w:rsidR="006615BA">
        <w:t xml:space="preserve"> limitation of the current study is the choice of the effect size for which power was calculated for (i.e., Pearson’s </w:t>
      </w:r>
      <w:r w:rsidR="006615BA" w:rsidRPr="00F77D04">
        <w:rPr>
          <w:i/>
          <w:iCs/>
        </w:rPr>
        <w:t>r</w:t>
      </w:r>
      <w:r w:rsidR="006615BA">
        <w:t xml:space="preserve"> = .20, equivalent to Cohen’s </w:t>
      </w:r>
      <w:r w:rsidR="006615BA" w:rsidRPr="00F77D04">
        <w:rPr>
          <w:i/>
          <w:iCs/>
        </w:rPr>
        <w:t>d</w:t>
      </w:r>
      <w:r w:rsidR="006615BA">
        <w:t xml:space="preserve"> = .408). This value was selected in order to be able to draw direct comparisons with Fraley et al. (2022) and therefore the literature on Social and Personality psychology. Additionally, this estimate was derived from multiple large scale meta-science studies estimating the average effect size reported in psychology research across thousands of papers</w:t>
      </w:r>
      <w:r w:rsidR="00AE5EBF">
        <w:t xml:space="preserve"> </w:t>
      </w:r>
      <w:r w:rsidR="00AE5EBF">
        <w:fldChar w:fldCharType="begin"/>
      </w:r>
      <w:r w:rsidR="00BA6EE7">
        <w:instrText xml:space="preserve"> ADDIN ZOTERO_ITEM CSL_CITATION {"citationID":"ePAX48ms","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00AE5EBF">
        <w:fldChar w:fldCharType="separate"/>
      </w:r>
      <w:r w:rsidR="00AE5EBF">
        <w:rPr>
          <w:noProof/>
        </w:rPr>
        <w:t>(Gignac &amp; Szodorai, 2016; Hemphill, 2003; Richard et al., 2003)</w:t>
      </w:r>
      <w:r w:rsidR="00AE5EBF">
        <w:fldChar w:fldCharType="end"/>
      </w:r>
      <w:r w:rsidR="005556F1">
        <w:t>. No such estimates exist for the IRAP literature</w:t>
      </w:r>
      <w:r w:rsidR="00863E68">
        <w:t xml:space="preserve">. </w:t>
      </w:r>
    </w:p>
    <w:p w14:paraId="0600722C" w14:textId="6F381876" w:rsidR="004E75ED" w:rsidRDefault="00863E68" w:rsidP="00462B0D">
      <w:r>
        <w:t xml:space="preserve">One </w:t>
      </w:r>
      <w:r w:rsidR="00BD49FB">
        <w:t xml:space="preserve">meta-analysis of the IRAP’s criterion validity does exist </w:t>
      </w:r>
      <w:r w:rsidR="00BD49FB">
        <w:fldChar w:fldCharType="begin"/>
      </w:r>
      <w:r w:rsidR="00BD49FB">
        <w:instrText xml:space="preserve"> ADDIN ZOTERO_ITEM CSL_CITATION {"citationID":"LSJlxllL","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BD49FB">
        <w:fldChar w:fldCharType="separate"/>
      </w:r>
      <w:r w:rsidR="00BD49FB">
        <w:rPr>
          <w:noProof/>
        </w:rPr>
        <w:t>(Vahey et al., 2015)</w:t>
      </w:r>
      <w:r w:rsidR="00BD49FB">
        <w:fldChar w:fldCharType="end"/>
      </w:r>
      <w:r w:rsidR="00BD49FB">
        <w:t xml:space="preserve">, but that study </w:t>
      </w:r>
      <w:r w:rsidR="004E7F8D">
        <w:t xml:space="preserve">involved </w:t>
      </w:r>
      <w:r w:rsidR="00BD49FB">
        <w:t xml:space="preserve">a different </w:t>
      </w:r>
      <w:proofErr w:type="spellStart"/>
      <w:r w:rsidR="00BD49FB">
        <w:t>estimand</w:t>
      </w:r>
      <w:proofErr w:type="spellEnd"/>
      <w:r w:rsidR="00A97DCC">
        <w:t xml:space="preserve"> to </w:t>
      </w:r>
      <w:r w:rsidR="00A13B30">
        <w:t xml:space="preserve">the current work </w:t>
      </w:r>
      <w:r w:rsidR="00A97DCC">
        <w:t>(i.e</w:t>
      </w:r>
      <w:r w:rsidR="00DB034C">
        <w:t xml:space="preserve">., it </w:t>
      </w:r>
      <w:r w:rsidR="004E7F8D">
        <w:t xml:space="preserve">provided </w:t>
      </w:r>
      <w:r w:rsidR="00A97DCC">
        <w:t>an answer to a different question)</w:t>
      </w:r>
      <w:r w:rsidR="00BD49FB">
        <w:t>.</w:t>
      </w:r>
      <w:r w:rsidR="00462B0D">
        <w:t xml:space="preserve"> </w:t>
      </w:r>
      <w:r w:rsidR="00462B0D" w:rsidRPr="00462B0D">
        <w:t xml:space="preserve">Whereas the current analyses require an estimate of </w:t>
      </w:r>
      <w:r w:rsidR="004E75ED">
        <w:t xml:space="preserve">all </w:t>
      </w:r>
      <w:r w:rsidR="00462B0D" w:rsidRPr="00462B0D">
        <w:t xml:space="preserve">average observed effect sizes, Vahey et al. (2015) included just </w:t>
      </w:r>
      <w:r w:rsidR="00A04D61">
        <w:t xml:space="preserve">15 of 46 </w:t>
      </w:r>
      <w:r w:rsidR="00A04D61">
        <w:t>publications</w:t>
      </w:r>
      <w:r w:rsidR="00A04D61">
        <w:t xml:space="preserve"> they found, and </w:t>
      </w:r>
      <w:r w:rsidR="00462B0D" w:rsidRPr="00462B0D">
        <w:t xml:space="preserve">56 effect sizes </w:t>
      </w:r>
      <w:r w:rsidR="00462B0D">
        <w:t xml:space="preserve">of the at least 308 </w:t>
      </w:r>
      <w:r w:rsidR="004E75ED">
        <w:t xml:space="preserve">effect sizes reported in </w:t>
      </w:r>
      <w:r w:rsidR="00A04D61">
        <w:t xml:space="preserve">those </w:t>
      </w:r>
      <w:r w:rsidR="00462B0D" w:rsidRPr="00462B0D">
        <w:t>articles</w:t>
      </w:r>
      <w:r w:rsidR="004E75ED">
        <w:t xml:space="preserve">. </w:t>
      </w:r>
      <w:r w:rsidR="00A36819">
        <w:t xml:space="preserve">These </w:t>
      </w:r>
      <w:r w:rsidR="00A04D61">
        <w:t xml:space="preserve">publications and </w:t>
      </w:r>
      <w:r w:rsidR="00A36819">
        <w:t>e</w:t>
      </w:r>
      <w:r w:rsidR="00462B0D" w:rsidRPr="00462B0D">
        <w:t>ffect sizes were not sampled randoml</w:t>
      </w:r>
      <w:r w:rsidR="004E75ED">
        <w:t xml:space="preserve">y but </w:t>
      </w:r>
      <w:r w:rsidR="004E75ED" w:rsidRPr="00462B0D">
        <w:t>by applying inclusion criteria related to clinical relevance</w:t>
      </w:r>
      <w:r w:rsidR="004E75ED">
        <w:t xml:space="preserve">, </w:t>
      </w:r>
      <w:r w:rsidR="004E75ED" w:rsidRPr="00462B0D">
        <w:t>making their estimate unsuitable for the current purposes.</w:t>
      </w:r>
    </w:p>
    <w:p w14:paraId="083FBDBC" w14:textId="77777777" w:rsidR="00692BDA" w:rsidRDefault="00692BDA" w:rsidP="00692BDA">
      <w:pPr>
        <w:pStyle w:val="Heading3"/>
      </w:pPr>
      <w:r>
        <w:t>Potential for systematic differences in effect sizes between literatures</w:t>
      </w:r>
    </w:p>
    <w:p w14:paraId="220257E0" w14:textId="1F833973" w:rsidR="00FA74E4" w:rsidRDefault="0017209D" w:rsidP="007B6873">
      <w:r>
        <w:t xml:space="preserve">It is important to consider the possibility that </w:t>
      </w:r>
      <w:r w:rsidR="00CB344F">
        <w:t>the effect sizes observed within the IRAP literature are simply much larger than those observed in other areas of psychology</w:t>
      </w:r>
      <w:r w:rsidR="004522FE">
        <w:t>. This would undermine the comparisons between the implied power in the IRAP literature versus the Social and Personality Psychology literature which are based on an assumption of similar average effect sizes.</w:t>
      </w:r>
      <w:r w:rsidR="00705DD8">
        <w:t xml:space="preserve"> </w:t>
      </w:r>
      <w:r w:rsidR="00492C6B">
        <w:t>However, t</w:t>
      </w:r>
      <w:r w:rsidR="00250991">
        <w:t xml:space="preserve">his would require </w:t>
      </w:r>
      <w:r w:rsidR="00CB344F">
        <w:t xml:space="preserve">that the IRAP </w:t>
      </w:r>
      <w:r w:rsidR="00705DD8">
        <w:t xml:space="preserve">itself </w:t>
      </w:r>
      <w:r w:rsidR="00CB344F">
        <w:t>is unique</w:t>
      </w:r>
      <w:r w:rsidR="00492C6B">
        <w:t xml:space="preserve"> or distinct in some way that allows it to capture larger than average effect sizes.</w:t>
      </w:r>
      <w:r w:rsidR="00250991">
        <w:t xml:space="preserve"> </w:t>
      </w:r>
      <w:r w:rsidR="00492C6B">
        <w:t>G</w:t>
      </w:r>
      <w:r w:rsidR="00250991">
        <w:t xml:space="preserve">iven that the IRAP is used to study a diverse range of topics covering social psychology </w:t>
      </w:r>
      <w:r w:rsidR="00250991">
        <w:fldChar w:fldCharType="begin"/>
      </w:r>
      <w:r w:rsidR="00250991">
        <w:instrText xml:space="preserve"> ADDIN ZOTERO_ITEM CSL_CITATION {"citationID":"JI5gvD90","properties":{"formattedCitation":"(e.g., race and gender: De Schryver et al., 2018; Hughes et al., 2016)","plainCitation":"(e.g., race and gender: De Schryver et al., 2018; Hughes et al., 2016)","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e.g., race and gender: "},{"id":11176,"uris":["http://zotero.org/users/1687755/items/YJCJPI8N"],"itemData":{"id":11176,"type":"article-journal","abstract":"Across four studies, we demonstrate that effects obtained from the Implicit Relational Assessment Procedure, like those obtained from other indirect procedures, are not impervious to strategic manipulation. In experiment 1, we found that merely informing participants to 'fake' their performance without providing a concrete strategy to do so did not eliminate, reverse, or in any way alter the obtained outcomes. However, when those same instructions orientated attention toward the core parameters of the task, participants spontaneously derived a strategy that allowed them to eliminate their effects (experiment 2). When the participants were provided with a viable response strategy, they successfully reversed the direction of their overall Implicit Relational Assessment</w:instrText>
      </w:r>
      <w:r w:rsidR="00250991">
        <w:rPr>
          <w:rFonts w:hint="eastAsia"/>
        </w:rPr>
        <w:instrText xml:space="preserve"> Procedure effect (experiment 3). By refining the nature of those instructions, we managed to target and alter individual trial</w:instrText>
      </w:r>
      <w:r w:rsidR="00250991">
        <w:rPr>
          <w:rFonts w:hint="eastAsia"/>
        </w:rPr>
        <w:instrText>‐</w:instrText>
      </w:r>
      <w:r w:rsidR="00250991">
        <w:rPr>
          <w:rFonts w:hint="eastAsia"/>
        </w:rPr>
        <w:instrText>type effects in isolation with some success (experiment 4). (PsycINFO Database Record (c) 2017 APA, all rights reserved)","arch</w:instrText>
      </w:r>
      <w:r w:rsidR="00250991">
        <w:instrText>ive":"psyh","archive_location":"2016-32797-001","container-title":"European Journal of Social Psychology","DOI":"10.1002/ejsp.2207","ISSN":"0046-2772","issue":"5","journalAbbreviation":"European Journal of Social Psychology","page":"632-648","source":"EBSCOhost","title":"Faking revisited: Exerting strategic control over performance on the Implicit Relational Assessment Procedure","volume":"46","author":[{"family":"Hughes","given":"Sean"},{"family":"Hussey","given":"Ian"},{"family":"Corrigan","given":"Beth</w:instrText>
      </w:r>
      <w:r w:rsidR="00250991">
        <w:rPr>
          <w:rFonts w:hint="eastAsia"/>
        </w:rPr>
        <w:instrText>any"},{"family":"Jolie","given":"Katie"},{"family":"Murphy","given":"Carol"},{"family":"Barnes</w:instrText>
      </w:r>
      <w:r w:rsidR="00250991">
        <w:rPr>
          <w:rFonts w:hint="eastAsia"/>
        </w:rPr>
        <w:instrText>‐</w:instrText>
      </w:r>
      <w:r w:rsidR="00250991">
        <w:rPr>
          <w:rFonts w:hint="eastAsia"/>
        </w:rPr>
        <w:instrText xml:space="preserve">Holmes","given":"Dermot"}],"issued":{"date-parts":[["2016",8]]}}}],"schema":"https://github.com/citation-style-language/schema/raw/master/csl-citation.json"} </w:instrText>
      </w:r>
      <w:r w:rsidR="00250991">
        <w:fldChar w:fldCharType="separate"/>
      </w:r>
      <w:r w:rsidR="00250991">
        <w:rPr>
          <w:noProof/>
        </w:rPr>
        <w:t>(e.g., race and gender: De Schryver et al., 2018; Hughes et al., 2016)</w:t>
      </w:r>
      <w:r w:rsidR="00250991">
        <w:fldChar w:fldCharType="end"/>
      </w:r>
      <w:r w:rsidR="00250991">
        <w:t xml:space="preserve">, clinical psychology </w:t>
      </w:r>
      <w:r w:rsidR="00250991">
        <w:fldChar w:fldCharType="begin"/>
      </w:r>
      <w:r w:rsidR="00250991">
        <w:instrText xml:space="preserve"> ADDIN ZOTERO_ITEM CSL_CITATION {"citationID":"4W1QHclL","properties":{"formattedCitation":"(e.g., depression, suicidality, eating disorders, and OCD: Hussey et al., 2016; Hussey &amp; Barnes-Holmes, 2012; Nicholson &amp; Barnes-Holmes, 2012; Parling et al., 2012)","plainCitation":"(e.g., depression, suicidality, eating disorders, and OCD: Hussey et al., 2016; Hussey &amp; Barnes-Holmes, 2012; Nicholson &amp; Barnes-Holmes, 2012; Parling et al., 2012)","noteIndex":0},"citationItems":[{"id":2464,"uris":["http://zotero.org/users/1687755/items/QMQMHVU4"],"itemData":{"id":2464,"type":"article-journal","abstract":"Background and objectives\n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nMethods\n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nResults\n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nLimitations\nFor ethical reason, suicidal behaviours were not assessed in the normative group. Groups were therefore not mutually exclusive. This may have decreased the specificity of the IRAP.\nConclusions\nSuicidal ideation is associated with an implicit “fearlessness of death”. The utility of implicit death-evaluations should therefore be considered alongside self-evaluations and self-death associations in the future..","container-title":"Journal of Behavior Therapy and Experimental Psychiatry","DOI":"10.1016/j.jbtep.2015.11.003","ISSN":"0005-7916","journalAbbreviation":"Journal of Behavior Therapy and Experimental Psychiatry","page":"1-9","source":"ScienceDirect","title":"Individuals with current suicidal ideation demonstrate implicit “fearlessness of death”","volume":"51","author":[{"family":"Hussey","given":"Ian"},{"family":"Barnes-Holmes","given":"Dermot"},{"family":"Booth","given":"R."}],"issued":{"date-parts":[["2016",6]]}},"label":"page","prefix":"e.g., depression, suicidality, eating disorders, and OCD: "},{"id":19,"uris":["http://zotero.org/users/1687755/items/JN2Z847C"],"itemData":{"id":19,"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id":11272,"uris":["http://zotero.org/users/1687755/items/YSEQIUSR"],"itemData":{"id":11272,"type":"article-journal","abstract":"Background and objectives: 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 Methods: 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 Results: 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 Limitations: Our findings are based on a non-clinical student sample and further research is required for generalization to OCD. Conclusions: The implicit measures appeared to be measuring two separate constructs and had differential relationships with behavior and OC tendencies. Overall, the results support current theories relating to pathological disgust and OCD. (PsycINFO Database Record (c) 2017 APA, all rights reserved)","archive":"psyh","archive_location":"2012-10694-011","container-title":"Journal of Behavior Therapy and Experimental Psychiatry","DOI":"10.1016/j.jbtep.2012.02.001","ISSN":"0005-7916","issue":"3","journalAbbreviation":"Journal of Behavior Therapy and Experimental Psychiatry","page":"922-930","source":"EBSCOhost","title":"Developing an implicit measure of disgust propensity and disgust sensitivity: Examining the role of implicit disgust propensity and sensitivity in obsessive-compulsive tendencies","volume":"43","author":[{"family":"Nicholson","given":"Emma"},{"family":"Barnes-Holmes","given":"Dermot"}],"issued":{"date-parts":[["2012",9]]}}},{"id":1106,"uris":["http://zotero.org/users/1687755/items/VEGK4MI5"],"itemData":{"id":1106,"type":"article-journal","abstract":"Implicit pro-thin/anti-fat attitudes were investigated among a mixed group of patients with full and sub-threshold Anorexia Nervosa (n = 17), and a matched-age control group (n = 17). The Implicit Relational Assessment Procedure (IRAP) was employed to measure implicit pro-thin and anti-fat attitudes towards Self and Others in addition to “striving for thinness” and “avoidance of fatness.” The clinical group showed an implicit pro-fat attitude towards Others and stronger anti-fat attitudes towards Self and avoidance of fatness compared with controls. The findings are discussed in relation to the over-evaluation of weight and shape in the clinical group.","container-title":"Eating Disorders","DOI":"10.1080/10640266.2012.654056","ISSN":"1064-0266","issue":"2","note":"PMID: 22364344","page":"127-143","source":"Taylor and Francis+NEJM","title":"Using the Implicit Relational Assessment Procedure to Compare Implicit Pro-Thin/Anti-Fat Attitudes of Patients With Anorexia Nervosa and Non-Clinical Controls","volume":"20","author":[{"family":"Parling","given":"Thomas"},{"family":"Cernvall","given":"Martin"},{"family":"Stewart","given":"Ian"},{"family":"Barnes-Holmes","given":"Dermot"},{"family":"Ghaderi","given":"Ata"}],"issued":{"date-parts":[["2012",3,1]]}}}],"schema":"https://github.com/citation-style-language/schema/raw/master/csl-citation.json"} </w:instrText>
      </w:r>
      <w:r w:rsidR="00250991">
        <w:fldChar w:fldCharType="separate"/>
      </w:r>
      <w:r w:rsidR="00250991">
        <w:rPr>
          <w:noProof/>
        </w:rPr>
        <w:t xml:space="preserve">(e.g., depression, suicidality, eating disorders, and OCD: Hussey et al., 2016; Hussey &amp; Barnes-Holmes, 2012; </w:t>
      </w:r>
      <w:r w:rsidR="00250991">
        <w:rPr>
          <w:noProof/>
        </w:rPr>
        <w:t>Nicholson &amp; Barnes-Holmes, 2012; Parling et al., 2012)</w:t>
      </w:r>
      <w:r w:rsidR="00250991">
        <w:fldChar w:fldCharType="end"/>
      </w:r>
      <w:r w:rsidR="00250991">
        <w:t xml:space="preserve">, and behaviorism </w:t>
      </w:r>
      <w:r w:rsidR="004522FE">
        <w:fldChar w:fldCharType="begin"/>
      </w:r>
      <w:r w:rsidR="004522FE">
        <w:instrText xml:space="preserve"> ADDIN ZOTERO_ITEM CSL_CITATION {"citationID":"jslESqpe","properties":{"formattedCitation":"(e.g., within Relational Frame Theory: Finn et al., 2016; Pidgeon et al., 2021)","plainCitation":"(e.g., within Relational Frame Theory: Finn et al., 2016; Pidgeon et al., 2021)","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label":"page","prefix":"e.g., within Relational Frame Theory: "},{"id":14241,"uris":["http://zotero.org/users/1687755/items/6DZ9Z2BT"],"itemData":{"id":14241,"type":"article-journal","abstract":"Two studies are presented that involved exploring four different versions of the implicit relational assessment procedure (IRAP) to target self-relevant stimulus relations. Experiment 1 employed stimuli from previous research that used the IRAP to target stimulus relations pertaining to self, and self-esteem in particular. Experiment 2 aimed to explore the use of different types of stimuli (i.e., pictures as well as words), that again focused on self-related stimulus relations, and their potential correlations with measures of self-esteem and psychological distress. Experiment 1 yielded broadly similar findings to those reported previously. Experiment 2 showed that only one trial type from the IRAP using pictures depicting success versus failure correlated with the measures of self-esteem and psychological distress; none of the remaining 11 trial types across the three IRAPs yielded any significant correlations. The current findings may be seen as relatively progressive when presented in the context of a theoretical model that may be used, albeit in a post-hoc manner, to interpret the specific IRAP response patterns obtained in the current and previously published research. In particular, an in-depth RFT conceptual analysis of the findings using a recently proposed model of IRAP effects is presented. (PsycInfo Database Record (c) 2021 APA, all rights reserved)","archive":"APA PsycInfo","archive_location":"2020-67881-001","container-title":"The Psychological Record","DOI":"10.1007/s40732-020-00428-9","ISSN":"0033-2933","issue":"3","journalAbbreviation":"The Psychological Record","note":"publisher: Springer","page":"397-409","source":"EBSCOhost","title":"Four self-related IRAPs: Analyzing and interpreting effects in light of the DAARRE model","volume":"71","author":[{"family":"Pidgeon","given":"Audrey"},{"family":"McEnteggart","given":"Ciara"},{"family":"Harte","given":"Colin"},{"family":"Barnes-Holmes","given":"Dermot"},{"family":"Barnes-Holmes","given":"Yvonne"}],"issued":{"date-parts":[["2021",9]]}}}],"schema":"https://github.com/citation-style-language/schema/raw/master/csl-citation.json"} </w:instrText>
      </w:r>
      <w:r w:rsidR="004522FE">
        <w:fldChar w:fldCharType="separate"/>
      </w:r>
      <w:r w:rsidR="004522FE">
        <w:rPr>
          <w:noProof/>
        </w:rPr>
        <w:t>(e.g., within Relational Frame Theory: Finn et al., 2016; Pidgeon et al., 2021)</w:t>
      </w:r>
      <w:r w:rsidR="004522FE">
        <w:fldChar w:fldCharType="end"/>
      </w:r>
      <w:r w:rsidR="00492C6B">
        <w:t>, t</w:t>
      </w:r>
      <w:r w:rsidR="004522FE">
        <w:t xml:space="preserve">he common link across the IRAP literature is therefore not the domain in which the task is employed, but the use of the task itself. </w:t>
      </w:r>
      <w:r w:rsidR="00AB167D">
        <w:t xml:space="preserve">While it is quite feasible that effect sizes differ in one domain relative to another (e.g., effect sizes in persuasion research might simply be larger than in perception research, or vice versa), </w:t>
      </w:r>
      <w:r w:rsidR="00F215D3">
        <w:t xml:space="preserve">this is not the case when a range of domains are being considered. </w:t>
      </w:r>
    </w:p>
    <w:p w14:paraId="39798E8D" w14:textId="798ED3A8" w:rsidR="00B81A55" w:rsidRDefault="00F215D3" w:rsidP="007B6873">
      <w:r>
        <w:t>I</w:t>
      </w:r>
      <w:r w:rsidR="00AB167D">
        <w:t xml:space="preserve">t is relatively </w:t>
      </w:r>
      <w:r>
        <w:t>easier to estimate the probability that larger effect sizes will be observed using one task relative to others</w:t>
      </w:r>
      <w:r w:rsidR="00722AEF">
        <w:t>: average observable effect sizes are limited by the reliability of the task</w:t>
      </w:r>
      <w:r w:rsidR="007B6873">
        <w:t xml:space="preserve"> being used to capture them </w:t>
      </w:r>
      <w:r w:rsidR="007B6873">
        <w:fldChar w:fldCharType="begin"/>
      </w:r>
      <w:r w:rsidR="007B6873">
        <w:instrText xml:space="preserve"> ADDIN ZOTERO_ITEM CSL_CITATION {"citationID":"qkPss00e","properties":{"formattedCitation":"(i.e., via attentuation: Revelle, 2009)","plainCitation":"(i.e., via attentuation: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via attentuation: "}],"schema":"https://github.com/citation-style-language/schema/raw/master/csl-citation.json"} </w:instrText>
      </w:r>
      <w:r w:rsidR="007B6873">
        <w:fldChar w:fldCharType="separate"/>
      </w:r>
      <w:r w:rsidR="007B6873">
        <w:rPr>
          <w:noProof/>
        </w:rPr>
        <w:t>(i.e., via attentuation: Revelle, 2009)</w:t>
      </w:r>
      <w:r w:rsidR="007B6873">
        <w:fldChar w:fldCharType="end"/>
      </w:r>
      <w:r w:rsidR="007B6873">
        <w:t xml:space="preserve">. </w:t>
      </w:r>
      <w:r w:rsidR="007508F6">
        <w:t>T</w:t>
      </w:r>
      <w:r w:rsidR="007B6873">
        <w:t xml:space="preserve">he </w:t>
      </w:r>
      <w:r w:rsidR="00CB344F">
        <w:t>IRAP</w:t>
      </w:r>
      <w:r w:rsidR="007508F6">
        <w:t>’s reliability</w:t>
      </w:r>
      <w:r w:rsidR="00CB344F">
        <w:t xml:space="preserve"> has been shown to </w:t>
      </w:r>
      <w:r w:rsidR="007508F6">
        <w:t xml:space="preserve">be less than acceptable according to common recommendations </w:t>
      </w:r>
      <w:r w:rsidR="007508F6">
        <w:fldChar w:fldCharType="begin"/>
      </w:r>
      <w:r w:rsidR="00142056">
        <w:instrText xml:space="preserve"> ADDIN ZOTERO_ITEM CSL_CITATION {"citationID":"cmknO55k","properties":{"formattedCitation":"(e.g., \\uc0\\u945{} = .60 and test-retest r = .43 according to one meta-analysis: Greenwald &amp; Lai, 2020; reliability was found to be substantially lower in a different analysis: Hussey &amp; Drake, 2020a; recommendation for \\uc0\\u945{} &gt; .70: Nunnally &amp; Bernstein, 1994)","plainCitation":"(e.g., α = .60 and test-retest r = .43 according to one meta-analysis: Greenwald &amp; Lai, 2020; reliability was found to be substantially lower in a different analysis: Hussey &amp; Drake, 2020a; recommendation for α &gt; .70: Nunnally &amp; Bernstein, 1994)","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g., α = .60 and test-retest r = .43 according to one meta-analysis: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reliability was found to be substantially lower in a different analysis: "},{"id":8360,"uris":["http://zotero.org/users/1687755/items/G7ESHSYZ"],"itemData":{"id":8360,"type":"book","edition":"3rd edition","ISBN":"0-07-047849-X","publisher":"McGraw-Hill","title":"Psychometric Theory","author":[{"family":"Nunnally","given":"J"},{"family":"Bernstein","given":"I"}],"issued":{"date-parts":[["1994"]]}},"label":"page","prefix":"recommendation for α &gt; .70: "}],"schema":"https://github.com/citation-style-language/schema/raw/master/csl-citation.json"} </w:instrText>
      </w:r>
      <w:r w:rsidR="007508F6">
        <w:fldChar w:fldCharType="separate"/>
      </w:r>
      <w:r w:rsidR="00142056" w:rsidRPr="00142056">
        <w:rPr>
          <w:lang w:val="en-GB"/>
        </w:rPr>
        <w:t xml:space="preserve">(e.g., α = .60 and test-retest </w:t>
      </w:r>
      <w:r w:rsidR="00142056" w:rsidRPr="00142056">
        <w:rPr>
          <w:i/>
          <w:iCs/>
          <w:lang w:val="en-GB"/>
        </w:rPr>
        <w:t>r</w:t>
      </w:r>
      <w:r w:rsidR="00142056" w:rsidRPr="00142056">
        <w:rPr>
          <w:lang w:val="en-GB"/>
        </w:rPr>
        <w:t xml:space="preserve"> = .43 according to one meta-analysis: Greenwald &amp; Lai, 2020; reliability was found to be substantially lower in a different analysis: Hussey &amp; Drake, 2020a; recommendation for α &gt; .70: Nunnally &amp; Bernstein, 1994)</w:t>
      </w:r>
      <w:r w:rsidR="007508F6">
        <w:fldChar w:fldCharType="end"/>
      </w:r>
      <w:r w:rsidR="00142056">
        <w:t>. M</w:t>
      </w:r>
      <w:r w:rsidR="00CB344F">
        <w:t xml:space="preserve">easures in </w:t>
      </w:r>
      <w:r w:rsidR="00840137">
        <w:t>S</w:t>
      </w:r>
      <w:r w:rsidR="00CB344F">
        <w:t xml:space="preserve">ocial and </w:t>
      </w:r>
      <w:r w:rsidR="00840137">
        <w:t>P</w:t>
      </w:r>
      <w:r w:rsidR="00CB344F">
        <w:t>ersonality psychology</w:t>
      </w:r>
      <w:r w:rsidR="00840137">
        <w:t xml:space="preserve"> have generally been shown to possess higher reliability than this in reliability-generalization meta-analyses</w:t>
      </w:r>
      <w:r w:rsidR="00CB344F">
        <w:t xml:space="preserve"> </w:t>
      </w:r>
      <w:r w:rsidR="00CB344F">
        <w:fldChar w:fldCharType="begin"/>
      </w:r>
      <w:r w:rsidR="00840137">
        <w:instrText xml:space="preserve"> ADDIN ZOTERO_ITEM CSL_CITATION {"citationID":"YJ4bPKyU","properties":{"formattedCitation":"(Greco et al., 2018)","plainCitation":"(Greco et al., 2018)","noteIndex":0},"citationItems":[{"id":13978,"uris":["http://zotero.org/users/1687755/items/BCBW79AS"],"itemData":{"id":13978,"type":"article-journal","abstract":"Increasing precision of measurement is a goal of scientific advancement, but Nunnally's (1978) .70 benchmark for coefficient alpha (alpha) has remained the omnibus test for reliability for nearly 40 years. This likely arises due to there only being scattered empirical evidence of the degree to which the field has met or surpassed this standard. Using meta-analytic techniques known as reliability generalization (RG), we cumulate alphas across 36 commonly used individual differences, attitudes, and behaviours from 1675 independent samples (N = 991,588). Our primary finding is that alphas almost always exceed .70 and generally fall above .80. In addition, we identified factors that moderate alpha including the specific measure used, the number of scale items, and the rater. The study provides baseline alphas that can be used for research planning and design; it also offers best practices for RG and notes the benefits of RG for understanding systematic fluctuations in reliability.","container-title":"Journal of Management Studies","DOI":"10.1111/joms.12328","ISSN":"1467-6486","issue":"4","language":"en","note":"_eprint: https://onlinelibrary.wiley.com/doi/pdf/10.1111/joms.12328","page":"583-618","source":"Wiley Online Library","title":"Meta-Analysis of Coefficient Alpha: A Reliability Generalization Study","title-short":"Meta-Analysis of Coefficient Alpha","volume":"55","author":[{"family":"Greco","given":"Lindsey M."},{"family":"O'Boyle","given":"Ernest H."},{"family":"Cockburn","given":"Bethany S."},{"family":"Yuan","given":"Zhenyu"}],"issued":{"date-parts":[["2018"]]}},"label":"page"}],"schema":"https://github.com/citation-style-language/schema/raw/master/csl-citation.json"} </w:instrText>
      </w:r>
      <w:r w:rsidR="00CB344F">
        <w:fldChar w:fldCharType="separate"/>
      </w:r>
      <w:r w:rsidR="00840137">
        <w:rPr>
          <w:noProof/>
        </w:rPr>
        <w:t>(Greco et al., 2018)</w:t>
      </w:r>
      <w:r w:rsidR="00CB344F">
        <w:fldChar w:fldCharType="end"/>
      </w:r>
      <w:r w:rsidR="00CB344F">
        <w:t xml:space="preserve">. </w:t>
      </w:r>
      <w:r w:rsidR="00C87034">
        <w:t>I</w:t>
      </w:r>
      <w:r w:rsidR="00CB344F">
        <w:t xml:space="preserve">t is </w:t>
      </w:r>
      <w:r w:rsidR="00AE5FEC">
        <w:t xml:space="preserve">mathematically </w:t>
      </w:r>
      <w:r w:rsidR="00CB344F">
        <w:t xml:space="preserve">implausible that </w:t>
      </w:r>
      <w:r w:rsidR="00AE5FEC">
        <w:t xml:space="preserve">a less reliable than average </w:t>
      </w:r>
      <w:r w:rsidR="007854E9">
        <w:t>task</w:t>
      </w:r>
      <w:r w:rsidR="00AE5FEC">
        <w:t xml:space="preserve"> </w:t>
      </w:r>
      <w:r w:rsidR="003A7926">
        <w:t>can</w:t>
      </w:r>
      <w:r w:rsidR="00AE5FEC">
        <w:t xml:space="preserve"> consistently capture larger than average effect sizes</w:t>
      </w:r>
      <w:r w:rsidR="003E1AA6">
        <w:t xml:space="preserve">. </w:t>
      </w:r>
      <w:r w:rsidR="009F1DC5">
        <w:t xml:space="preserve">As such, it is unlikely that average effect sizes in the IRAP literature are larger than those in other literatures (although the reverse is plausibly the case). </w:t>
      </w:r>
    </w:p>
    <w:p w14:paraId="775AD415" w14:textId="7D49464E" w:rsidR="00692BDA" w:rsidRDefault="00692BDA" w:rsidP="00692BDA">
      <w:pPr>
        <w:pStyle w:val="Heading3"/>
      </w:pPr>
      <w:r>
        <w:t xml:space="preserve">Generalizability </w:t>
      </w:r>
    </w:p>
    <w:p w14:paraId="506F0EDC" w14:textId="77777777" w:rsidR="00525D9D" w:rsidRDefault="00692BDA" w:rsidP="00692BDA">
      <w:r>
        <w:t xml:space="preserve">The limitations of the dataset generated by Fraley et al. (2022) covering the Social and Personality psychology literature are discussed in their original article and will be reiterated here. </w:t>
      </w:r>
      <w:r w:rsidR="00123DE7">
        <w:t xml:space="preserve">Those authors elected to code articles from a subset of the more prestigious Social and Personality psychology journals, and there is potential that their estimates </w:t>
      </w:r>
      <w:r w:rsidR="00E42015">
        <w:t xml:space="preserve">are not perfectly representative of </w:t>
      </w:r>
      <w:r w:rsidR="00123DE7">
        <w:t>articles published in other journals</w:t>
      </w:r>
      <w:r w:rsidR="00E42015">
        <w:t xml:space="preserve"> in that field</w:t>
      </w:r>
      <w:r w:rsidR="00123DE7">
        <w:t>.</w:t>
      </w:r>
      <w:r w:rsidR="00B15284">
        <w:t xml:space="preserve"> </w:t>
      </w:r>
      <w:r w:rsidR="00BA5684">
        <w:t xml:space="preserve">Only increasingly larger scale assessments of literature can resolve this. There are already signs of progress here: </w:t>
      </w:r>
      <w:r w:rsidR="00B15284">
        <w:t xml:space="preserve">Fraley et al. (2022) have already updated their dataset once (see Fraley &amp; </w:t>
      </w:r>
      <w:proofErr w:type="spellStart"/>
      <w:r w:rsidR="00B15284">
        <w:t>Vazire</w:t>
      </w:r>
      <w:proofErr w:type="spellEnd"/>
      <w:r w:rsidR="00B15284">
        <w:t xml:space="preserve">, 2014) and state that they will continue to do so again in the future. </w:t>
      </w:r>
    </w:p>
    <w:p w14:paraId="2B53B831" w14:textId="77D14F88" w:rsidR="00692BDA" w:rsidRDefault="00525D9D" w:rsidP="00692BDA">
      <w:r>
        <w:t xml:space="preserve">The current research represents an effort to extend this form of assessment beyond Social and Personality psychology. It is unclear whether the present results for the IRAP literature would generalize to the broader behavioral literature. Given recent calls for </w:t>
      </w:r>
      <w:r w:rsidR="008437C9">
        <w:t>scrutiny of the replicability</w:t>
      </w:r>
      <w:r>
        <w:t xml:space="preserve"> </w:t>
      </w:r>
      <w:r w:rsidR="008437C9">
        <w:t xml:space="preserve">of </w:t>
      </w:r>
      <w:r w:rsidR="00316AA9">
        <w:t>behavioral</w:t>
      </w:r>
      <w:r>
        <w:t xml:space="preserve"> research </w:t>
      </w:r>
      <w:r>
        <w:fldChar w:fldCharType="begin"/>
      </w:r>
      <w:r w:rsidR="008437C9">
        <w:instrText xml:space="preserve"> ADDIN ZOTERO_ITEM CSL_CITATION {"citationID":"5hD5ZxSG","properties":{"formattedCitation":"(e.g., Hantula, 2019; Task Force on the Strategies and Tactics of Contextual Behavioral Science Research, 2021)","plainCitation":"(e.g., Hantula, 2019; Task Force on the Strategies and Tactics of Contextual Behavioral Science Research, 2021)","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prefix":"e.g., "},{"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fldChar w:fldCharType="separate"/>
      </w:r>
      <w:r w:rsidR="008437C9">
        <w:rPr>
          <w:noProof/>
        </w:rPr>
        <w:t>(e.g., Hantula, 2019; Task Force on the Strategies and Tactics of Contextual Behavioral Science Research, 2021)</w:t>
      </w:r>
      <w:r>
        <w:fldChar w:fldCharType="end"/>
      </w:r>
      <w:r>
        <w:t xml:space="preserve">, future research should examine median sample sizes </w:t>
      </w:r>
      <w:r w:rsidR="004C5719">
        <w:t xml:space="preserve">in studies employing NHST in </w:t>
      </w:r>
      <w:r w:rsidR="005E5317">
        <w:t xml:space="preserve">the </w:t>
      </w:r>
      <w:r w:rsidR="000A1BAD">
        <w:t xml:space="preserve">behavioral </w:t>
      </w:r>
      <w:r w:rsidR="005E5317">
        <w:t xml:space="preserve">literature </w:t>
      </w:r>
      <w:r w:rsidR="000A1BAD">
        <w:t xml:space="preserve">(e.g., </w:t>
      </w:r>
      <w:r w:rsidR="005E5317">
        <w:t xml:space="preserve">journals such as </w:t>
      </w:r>
      <w:r w:rsidR="000A1BAD">
        <w:t xml:space="preserve">Journal of Contextual Behavioral </w:t>
      </w:r>
      <w:r w:rsidR="000A1BAD">
        <w:lastRenderedPageBreak/>
        <w:t xml:space="preserve">Science, </w:t>
      </w:r>
      <w:r w:rsidR="004C5719">
        <w:t>The Psychological Record</w:t>
      </w:r>
      <w:r w:rsidR="005E5317">
        <w:t xml:space="preserve">, and Perspectives of Behavioral Science). </w:t>
      </w:r>
    </w:p>
    <w:p w14:paraId="4E0A9F67" w14:textId="79675C27" w:rsidR="006F1611" w:rsidRDefault="006F1611" w:rsidP="006F1611">
      <w:pPr>
        <w:pStyle w:val="Heading2"/>
      </w:pPr>
      <w:r>
        <w:t>Conclusion</w:t>
      </w:r>
    </w:p>
    <w:p w14:paraId="5C41A55A" w14:textId="3B907726" w:rsidR="006F53E7" w:rsidRDefault="00C121D6" w:rsidP="00677EF0">
      <w:r>
        <w:t xml:space="preserve">Given that statistical power across a literature is a key determinant of the replicability of the findings in that literature, these results paint a worrying picture for the replicability of IRAP research. </w:t>
      </w:r>
      <w:r w:rsidR="005E51D1">
        <w:t xml:space="preserve">These concerns add to concerns vocalized elsewhere about the IRAP’s reliability </w:t>
      </w:r>
      <w:r w:rsidR="005E51D1">
        <w:fldChar w:fldCharType="begin"/>
      </w:r>
      <w:r w:rsidR="005E51D1">
        <w:instrText xml:space="preserve"> ADDIN ZOTERO_ITEM CSL_CITATION {"citationID":"cKqkrDRj","properties":{"formattedCitation":"(Hussey, 2020; Hussey &amp; Drake, 2020a)","plainCitation":"(Hussey, 2020; Hussey &amp; Drake, 2020a)","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URL":"https://psyarxiv.com/w2ygr/","author":[{"family":"Hussey","given":"Ian"}],"accessed":{"date-parts":[["2020",6,12]]},"issued":{"date-parts":[["2020",6,11]]}}},{"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5E51D1">
        <w:fldChar w:fldCharType="separate"/>
      </w:r>
      <w:r w:rsidR="005E51D1">
        <w:rPr>
          <w:noProof/>
        </w:rPr>
        <w:t>(Hussey, 2020; Hussey &amp; Drake, 2020a)</w:t>
      </w:r>
      <w:r w:rsidR="005E51D1">
        <w:fldChar w:fldCharType="end"/>
      </w:r>
      <w:r w:rsidR="008C3C01">
        <w:t xml:space="preserve">, </w:t>
      </w:r>
      <w:r w:rsidR="005E51D1">
        <w:t xml:space="preserve">a method factor that confounds </w:t>
      </w:r>
      <w:r w:rsidR="008C3C01">
        <w:t xml:space="preserve">several </w:t>
      </w:r>
      <w:r w:rsidR="005E51D1">
        <w:t xml:space="preserve">common analyses of IRAP data </w:t>
      </w:r>
      <w:r w:rsidR="005E51D1">
        <w:fldChar w:fldCharType="begin"/>
      </w:r>
      <w:r w:rsidR="005E51D1">
        <w:instrText xml:space="preserve"> ADDIN ZOTERO_ITEM CSL_CITATION {"citationID":"bOYTBhgz","properties":{"formattedCitation":"(Hussey &amp; Drake, 2020b)","plainCitation":"(Hussey &amp; Drake, 2020b)","noteIndex":0},"citationItems":[{"id":14004,"uris":["http://zotero.org/users/1687755/items/NYFP8WZC"],"itemData":{"id":14004,"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005E51D1">
        <w:fldChar w:fldCharType="separate"/>
      </w:r>
      <w:r w:rsidR="005E51D1">
        <w:rPr>
          <w:noProof/>
        </w:rPr>
        <w:t>(Hussey &amp; Drake, 2020b)</w:t>
      </w:r>
      <w:r w:rsidR="005E51D1">
        <w:fldChar w:fldCharType="end"/>
      </w:r>
      <w:r w:rsidR="00145D81">
        <w:t>, and the fact that most IRAP studies come from a very narrow range of individuals and labs</w:t>
      </w:r>
      <w:r w:rsidR="00823598">
        <w:t>,</w:t>
      </w:r>
      <w:r w:rsidR="00145D81">
        <w:t xml:space="preserve"> potentially impacting the replicability and generalizability of claims </w:t>
      </w:r>
      <w:r w:rsidR="00145D81">
        <w:fldChar w:fldCharType="begin"/>
      </w:r>
      <w:r w:rsidR="00145D81">
        <w:instrText xml:space="preserve"> ADDIN ZOTERO_ITEM CSL_CITATION {"citationID":"mjTeVeZb","properties":{"formattedCitation":"(Hussey, 2022)","plainCitation":"(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00145D81">
        <w:fldChar w:fldCharType="separate"/>
      </w:r>
      <w:r w:rsidR="00145D81">
        <w:rPr>
          <w:noProof/>
        </w:rPr>
        <w:t>(Hussey, 2022)</w:t>
      </w:r>
      <w:r w:rsidR="00145D81">
        <w:fldChar w:fldCharType="end"/>
      </w:r>
      <w:r w:rsidR="005E51D1">
        <w:t xml:space="preserve">. </w:t>
      </w:r>
      <w:r w:rsidR="00754A6B">
        <w:t>Researchers should therefore interpret the results and conclusions of published IRAP research with some caution</w:t>
      </w:r>
      <w:r w:rsidR="005E51D1">
        <w:t>, and be cautious in choosing to employ the IRAP in their own work</w:t>
      </w:r>
      <w:r w:rsidR="00754A6B">
        <w:t xml:space="preserve">. </w:t>
      </w:r>
      <w:r>
        <w:t xml:space="preserve">In line with a recent statement </w:t>
      </w:r>
      <w:r w:rsidR="000F74C8">
        <w:t xml:space="preserve">by </w:t>
      </w:r>
      <w:r>
        <w:t xml:space="preserve">the Association for Contextual Behavioral Science </w:t>
      </w:r>
      <w:r w:rsidR="000F74C8">
        <w:t xml:space="preserve">explicitly embracing the need for replication studies </w:t>
      </w:r>
      <w:r>
        <w:fldChar w:fldCharType="begin"/>
      </w:r>
      <w:r w:rsidR="008437C9">
        <w:instrText xml:space="preserve"> ADDIN ZOTERO_ITEM CSL_CITATION {"citationID":"SPsKIQ3D","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fldChar w:fldCharType="separate"/>
      </w:r>
      <w:r w:rsidR="000F74C8">
        <w:rPr>
          <w:noProof/>
        </w:rPr>
        <w:t>(Task Force on the Strategies and Tactics of Contextual Behavioral Science Research, 2021)</w:t>
      </w:r>
      <w:r>
        <w:fldChar w:fldCharType="end"/>
      </w:r>
      <w:r w:rsidR="000F74C8">
        <w:t>, direct assessment</w:t>
      </w:r>
      <w:r w:rsidR="005414D4">
        <w:t>s</w:t>
      </w:r>
      <w:r w:rsidR="000F74C8">
        <w:t xml:space="preserve"> of the reproducibility and replicability of </w:t>
      </w:r>
      <w:r w:rsidR="00D74A1D">
        <w:t xml:space="preserve">the published </w:t>
      </w:r>
      <w:r w:rsidR="000F74C8">
        <w:t xml:space="preserve">IRAP </w:t>
      </w:r>
      <w:r w:rsidR="00D74A1D">
        <w:t xml:space="preserve">literature </w:t>
      </w:r>
      <w:r w:rsidR="000F74C8">
        <w:t>is likely warranted</w:t>
      </w:r>
      <w:r w:rsidR="00C748F4">
        <w:t>.</w:t>
      </w:r>
    </w:p>
    <w:p w14:paraId="1D535B84" w14:textId="6CF58FB4" w:rsidR="00782FBE" w:rsidRPr="00782FBE" w:rsidRDefault="00505BD9" w:rsidP="00D853B4">
      <w:pPr>
        <w:pStyle w:val="Heading1"/>
      </w:pPr>
      <w:r>
        <w:t>A</w:t>
      </w:r>
      <w:r w:rsidR="00782FBE" w:rsidRPr="00782FBE">
        <w:t>uthor note</w:t>
      </w:r>
    </w:p>
    <w:p w14:paraId="7345C01B" w14:textId="1B9E5C81" w:rsidR="00B65AE2" w:rsidRDefault="00782FBE" w:rsidP="00890AD5">
      <w:pPr>
        <w:ind w:firstLine="0"/>
        <w:rPr>
          <w:lang w:val="en-IE"/>
        </w:rPr>
      </w:pPr>
      <w:r w:rsidRPr="00782FBE">
        <w:t xml:space="preserve">Ian Hussey, Ruhr University Bochum, Germany. </w:t>
      </w:r>
      <w:hyperlink r:id="rId20" w:history="1">
        <w:r w:rsidRPr="00782FBE">
          <w:rPr>
            <w:rStyle w:val="Hyperlink"/>
          </w:rPr>
          <w:t>ian.hussey@rub.de</w:t>
        </w:r>
      </w:hyperlink>
      <w:r w:rsidRPr="00782FBE">
        <w:t xml:space="preserve">. </w:t>
      </w:r>
    </w:p>
    <w:p w14:paraId="2D8A9B0E" w14:textId="77777777" w:rsidR="004703FA" w:rsidRDefault="004703FA" w:rsidP="004703FA">
      <w:pPr>
        <w:pStyle w:val="Heading1"/>
      </w:pPr>
      <w:r w:rsidRPr="00273B32">
        <w:t>Statements and Declarations</w:t>
      </w:r>
    </w:p>
    <w:p w14:paraId="396B3D21" w14:textId="77777777" w:rsidR="004703FA" w:rsidRDefault="004703FA" w:rsidP="004703FA">
      <w:pPr>
        <w:pStyle w:val="Heading2"/>
      </w:pPr>
      <w:r>
        <w:t>Conflict of Interest</w:t>
      </w:r>
    </w:p>
    <w:p w14:paraId="6214FB0B" w14:textId="77777777" w:rsidR="004703FA" w:rsidRDefault="004703FA" w:rsidP="004703FA">
      <w:r w:rsidRPr="00FE35A9">
        <w:t xml:space="preserve">The author </w:t>
      </w:r>
      <w:r>
        <w:t xml:space="preserve">declares that he has </w:t>
      </w:r>
      <w:r w:rsidRPr="00FE35A9">
        <w:t>no relevant financial or non-financial interests to disclose.</w:t>
      </w:r>
    </w:p>
    <w:p w14:paraId="59EFCFF4" w14:textId="77777777" w:rsidR="004703FA" w:rsidRPr="00273B32" w:rsidRDefault="004703FA" w:rsidP="004703FA">
      <w:pPr>
        <w:pStyle w:val="Heading2"/>
      </w:pPr>
      <w:r>
        <w:t>Funding</w:t>
      </w:r>
    </w:p>
    <w:p w14:paraId="6009A040" w14:textId="77777777" w:rsidR="004703FA" w:rsidRPr="00273B32" w:rsidRDefault="004703FA" w:rsidP="004703FA">
      <w:r>
        <w:t>This research was supported by the META-REP Priority Program of the German Research Foundation (#464488178).</w:t>
      </w:r>
    </w:p>
    <w:p w14:paraId="6C55A491" w14:textId="77777777" w:rsidR="004703FA" w:rsidRDefault="004703FA" w:rsidP="004703FA">
      <w:pPr>
        <w:pStyle w:val="Heading2"/>
      </w:pPr>
      <w:r>
        <w:t xml:space="preserve">Availability of data, code and materials </w:t>
      </w:r>
    </w:p>
    <w:p w14:paraId="16DCBEA6" w14:textId="5B8E5EF9" w:rsidR="004703FA" w:rsidRPr="004703FA" w:rsidRDefault="004703FA" w:rsidP="004703FA">
      <w:r>
        <w:t>All data, code and materials are available a</w:t>
      </w:r>
      <w:r w:rsidR="0037269A">
        <w:t xml:space="preserve">t </w:t>
      </w:r>
      <w:hyperlink r:id="rId21" w:history="1">
        <w:r w:rsidR="0037269A">
          <w:rPr>
            <w:rStyle w:val="Hyperlink"/>
          </w:rPr>
          <w:t>osf.io/</w:t>
        </w:r>
        <w:proofErr w:type="spellStart"/>
        <w:r w:rsidR="0037269A">
          <w:rPr>
            <w:rStyle w:val="Hyperlink"/>
          </w:rPr>
          <w:t>vpwuy</w:t>
        </w:r>
        <w:proofErr w:type="spellEnd"/>
      </w:hyperlink>
      <w:r w:rsidRPr="001A733A">
        <w:t>.</w:t>
      </w:r>
    </w:p>
    <w:p w14:paraId="52E3079E" w14:textId="467AE23B" w:rsidR="00AD1F7D" w:rsidRPr="00782FBE" w:rsidRDefault="00AD1F7D" w:rsidP="00D853B4">
      <w:pPr>
        <w:pStyle w:val="Heading1"/>
      </w:pPr>
      <w:r w:rsidRPr="00782FBE">
        <w:t>References</w:t>
      </w:r>
    </w:p>
    <w:p w14:paraId="537045F7" w14:textId="77777777" w:rsidR="00520772" w:rsidRPr="00520772" w:rsidRDefault="00BB2EA8" w:rsidP="00520772">
      <w:pPr>
        <w:pStyle w:val="Bibliography"/>
        <w:rPr>
          <w:lang w:val="en-GB"/>
        </w:rPr>
      </w:pPr>
      <w:r w:rsidRPr="00782FBE">
        <w:fldChar w:fldCharType="begin"/>
      </w:r>
      <w:r w:rsidR="000850C1">
        <w:instrText xml:space="preserve"> ADDIN ZOTERO_BIBL {"uncited":[],"omitted":[],"custom":[]} CSL_BIBLIOGRAPHY </w:instrText>
      </w:r>
      <w:r w:rsidRPr="00782FBE">
        <w:fldChar w:fldCharType="separate"/>
      </w:r>
      <w:r w:rsidR="00520772" w:rsidRPr="00520772">
        <w:rPr>
          <w:lang w:val="en-GB"/>
        </w:rPr>
        <w:t xml:space="preserve">Asendorpf, J. B., Conner, M., De Fruyt, F., De Houwer, J., Denissen, J. J. A., Fiedler, K., Fiedler, S., Funder, D. C., Kliegl, R., Nosek, B. A., Perugini, M., Roberts, B. W., Schmitt, M., van Aken, M. A. G., Weber, H., &amp; Wicherts, J. M. (2013). Recommendations for Increasing Replicability in Psychology: Recommendations for increasing replicability. </w:t>
      </w:r>
      <w:r w:rsidR="00520772" w:rsidRPr="00520772">
        <w:rPr>
          <w:i/>
          <w:iCs/>
          <w:lang w:val="en-GB"/>
        </w:rPr>
        <w:t>European Journal of Personality</w:t>
      </w:r>
      <w:r w:rsidR="00520772" w:rsidRPr="00520772">
        <w:rPr>
          <w:lang w:val="en-GB"/>
        </w:rPr>
        <w:t xml:space="preserve">, </w:t>
      </w:r>
      <w:r w:rsidR="00520772" w:rsidRPr="00520772">
        <w:rPr>
          <w:i/>
          <w:iCs/>
          <w:lang w:val="en-GB"/>
        </w:rPr>
        <w:t>27</w:t>
      </w:r>
      <w:r w:rsidR="00520772" w:rsidRPr="00520772">
        <w:rPr>
          <w:lang w:val="en-GB"/>
        </w:rPr>
        <w:t>(2), 108–119. https://doi.org/10.1002/per.1919</w:t>
      </w:r>
    </w:p>
    <w:p w14:paraId="1538F697" w14:textId="77777777" w:rsidR="00520772" w:rsidRPr="00520772" w:rsidRDefault="00520772" w:rsidP="00520772">
      <w:pPr>
        <w:pStyle w:val="Bibliography"/>
        <w:rPr>
          <w:lang w:val="en-GB"/>
        </w:rPr>
      </w:pPr>
      <w:r w:rsidRPr="00520772">
        <w:rPr>
          <w:lang w:val="en-GB"/>
        </w:rPr>
        <w:t xml:space="preserve">Baker, M., &amp; Dolgin, E. (2017). Cancer reproducibility project releases first results. </w:t>
      </w:r>
      <w:r w:rsidRPr="00520772">
        <w:rPr>
          <w:i/>
          <w:iCs/>
          <w:lang w:val="en-GB"/>
        </w:rPr>
        <w:t>Nature</w:t>
      </w:r>
      <w:r w:rsidRPr="00520772">
        <w:rPr>
          <w:lang w:val="en-GB"/>
        </w:rPr>
        <w:t xml:space="preserve">, </w:t>
      </w:r>
      <w:r w:rsidRPr="00520772">
        <w:rPr>
          <w:i/>
          <w:iCs/>
          <w:lang w:val="en-GB"/>
        </w:rPr>
        <w:t>541</w:t>
      </w:r>
      <w:r w:rsidRPr="00520772">
        <w:rPr>
          <w:lang w:val="en-GB"/>
        </w:rPr>
        <w:t>(7637). https://go.gale.com/ps/i.do?p=HRCA&amp;sw=w&amp;issn=00280836&amp;v=2.1&amp;it=r&amp;id=GALE%7CA478132370&amp;sid=googleScholar&amp;linkaccess=abs</w:t>
      </w:r>
    </w:p>
    <w:p w14:paraId="4558BADF" w14:textId="77777777" w:rsidR="00520772" w:rsidRPr="00520772" w:rsidRDefault="00520772" w:rsidP="00520772">
      <w:pPr>
        <w:pStyle w:val="Bibliography"/>
        <w:rPr>
          <w:lang w:val="en-GB"/>
        </w:rPr>
      </w:pPr>
      <w:r w:rsidRPr="00520772">
        <w:rPr>
          <w:lang w:val="en-GB"/>
        </w:rPr>
        <w:t xml:space="preserve">Bakker, M., Hartgerink, C. H. J., Wicherts, J. M., &amp; Maas, H. L. J. van der. (2016). Researchers’ Intuitions About Power in Psychological Research. </w:t>
      </w:r>
      <w:r w:rsidRPr="00520772">
        <w:rPr>
          <w:i/>
          <w:iCs/>
          <w:lang w:val="en-GB"/>
        </w:rPr>
        <w:t>Psychological Science</w:t>
      </w:r>
      <w:r w:rsidRPr="00520772">
        <w:rPr>
          <w:lang w:val="en-GB"/>
        </w:rPr>
        <w:t>, 0956797616647519. https://doi.org/10.1177/0956797616647519</w:t>
      </w:r>
    </w:p>
    <w:p w14:paraId="7805E9CE" w14:textId="77777777" w:rsidR="00520772" w:rsidRPr="00520772" w:rsidRDefault="00520772" w:rsidP="00520772">
      <w:pPr>
        <w:pStyle w:val="Bibliography"/>
        <w:rPr>
          <w:lang w:val="en-GB"/>
        </w:rPr>
      </w:pPr>
      <w:r w:rsidRPr="00520772">
        <w:rPr>
          <w:lang w:val="en-GB"/>
        </w:rPr>
        <w:t xml:space="preserve">Bakker, M., van Dijk, A., &amp; Wicherts, J. M. (2012). The rules of the game called psychological science. </w:t>
      </w:r>
      <w:r w:rsidRPr="00520772">
        <w:rPr>
          <w:i/>
          <w:iCs/>
          <w:lang w:val="en-GB"/>
        </w:rPr>
        <w:t>Perspectives on Psychological Science</w:t>
      </w:r>
      <w:r w:rsidRPr="00520772">
        <w:rPr>
          <w:lang w:val="en-GB"/>
        </w:rPr>
        <w:t xml:space="preserve">, </w:t>
      </w:r>
      <w:r w:rsidRPr="00520772">
        <w:rPr>
          <w:i/>
          <w:iCs/>
          <w:lang w:val="en-GB"/>
        </w:rPr>
        <w:t>7</w:t>
      </w:r>
      <w:r w:rsidRPr="00520772">
        <w:rPr>
          <w:lang w:val="en-GB"/>
        </w:rPr>
        <w:t>(6), 543–554. https://doi.org/10.1177/1745691612459060</w:t>
      </w:r>
    </w:p>
    <w:p w14:paraId="15E77A27" w14:textId="77777777" w:rsidR="00520772" w:rsidRPr="00520772" w:rsidRDefault="00520772" w:rsidP="00520772">
      <w:pPr>
        <w:pStyle w:val="Bibliography"/>
        <w:rPr>
          <w:lang w:val="en-GB"/>
        </w:rPr>
      </w:pPr>
      <w:r w:rsidRPr="00520772">
        <w:rPr>
          <w:lang w:val="en-GB"/>
        </w:rPr>
        <w:t xml:space="preserve">Bar-Anan, Y., &amp; Nosek, B. A. (2014). A comparative investigation of seven indirect attitude measures. </w:t>
      </w:r>
      <w:r w:rsidRPr="00520772">
        <w:rPr>
          <w:i/>
          <w:iCs/>
          <w:lang w:val="en-GB"/>
        </w:rPr>
        <w:t>Behavior Research Methods</w:t>
      </w:r>
      <w:r w:rsidRPr="00520772">
        <w:rPr>
          <w:lang w:val="en-GB"/>
        </w:rPr>
        <w:t xml:space="preserve">, </w:t>
      </w:r>
      <w:r w:rsidRPr="00520772">
        <w:rPr>
          <w:i/>
          <w:iCs/>
          <w:lang w:val="en-GB"/>
        </w:rPr>
        <w:t>46</w:t>
      </w:r>
      <w:r w:rsidRPr="00520772">
        <w:rPr>
          <w:lang w:val="en-GB"/>
        </w:rPr>
        <w:t>(3), 668–688. https://doi.org/10.3758/s13428-013-0410-6</w:t>
      </w:r>
    </w:p>
    <w:p w14:paraId="6C45D673" w14:textId="77777777" w:rsidR="00520772" w:rsidRPr="00520772" w:rsidRDefault="00520772" w:rsidP="00520772">
      <w:pPr>
        <w:pStyle w:val="Bibliography"/>
        <w:rPr>
          <w:lang w:val="en-GB"/>
        </w:rPr>
      </w:pPr>
      <w:r w:rsidRPr="00520772">
        <w:rPr>
          <w:lang w:val="en-GB"/>
        </w:rPr>
        <w:t xml:space="preserve">Barnes-Holmes, D., Barnes-Holmes, Y., Power, P., Hayden, E., Milne, R., &amp; Stewart, I. (2006). Do you really know what you believe? Developing the Implicit Relational Assessment Procedure (IRAP) as a direct measure of implicit beliefs. </w:t>
      </w:r>
      <w:r w:rsidRPr="00520772">
        <w:rPr>
          <w:i/>
          <w:iCs/>
          <w:lang w:val="en-GB"/>
        </w:rPr>
        <w:t>The Irish Psychologist</w:t>
      </w:r>
      <w:r w:rsidRPr="00520772">
        <w:rPr>
          <w:lang w:val="en-GB"/>
        </w:rPr>
        <w:t xml:space="preserve">, </w:t>
      </w:r>
      <w:r w:rsidRPr="00520772">
        <w:rPr>
          <w:i/>
          <w:iCs/>
          <w:lang w:val="en-GB"/>
        </w:rPr>
        <w:t>32</w:t>
      </w:r>
      <w:r w:rsidRPr="00520772">
        <w:rPr>
          <w:lang w:val="en-GB"/>
        </w:rPr>
        <w:t>(7), 169–177.</w:t>
      </w:r>
    </w:p>
    <w:p w14:paraId="4E40E107" w14:textId="77777777" w:rsidR="00520772" w:rsidRPr="00520772" w:rsidRDefault="00520772" w:rsidP="00520772">
      <w:pPr>
        <w:pStyle w:val="Bibliography"/>
        <w:rPr>
          <w:lang w:val="en-GB"/>
        </w:rPr>
      </w:pPr>
      <w:r w:rsidRPr="00520772">
        <w:rPr>
          <w:lang w:val="en-GB"/>
        </w:rPr>
        <w:t xml:space="preserve">Barnes-Holmes, D., Barnes-Holmes, Y., Stewart, I., &amp; Boles, S. (2010). A sketch of the Implicit Relational Assessment Procedure (IRAP) and the Relational Elaboration and Coherence (REC) model. </w:t>
      </w:r>
      <w:r w:rsidRPr="00520772">
        <w:rPr>
          <w:i/>
          <w:iCs/>
          <w:lang w:val="en-GB"/>
        </w:rPr>
        <w:t>The Psychological Record</w:t>
      </w:r>
      <w:r w:rsidRPr="00520772">
        <w:rPr>
          <w:lang w:val="en-GB"/>
        </w:rPr>
        <w:t xml:space="preserve">, </w:t>
      </w:r>
      <w:r w:rsidRPr="00520772">
        <w:rPr>
          <w:i/>
          <w:iCs/>
          <w:lang w:val="en-GB"/>
        </w:rPr>
        <w:t>60</w:t>
      </w:r>
      <w:r w:rsidRPr="00520772">
        <w:rPr>
          <w:lang w:val="en-GB"/>
        </w:rPr>
        <w:t>, 527–542.</w:t>
      </w:r>
    </w:p>
    <w:p w14:paraId="2A05AF13" w14:textId="77777777" w:rsidR="00520772" w:rsidRPr="00520772" w:rsidRDefault="00520772" w:rsidP="00520772">
      <w:pPr>
        <w:pStyle w:val="Bibliography"/>
        <w:rPr>
          <w:lang w:val="en-GB"/>
        </w:rPr>
      </w:pPr>
      <w:r w:rsidRPr="00520772">
        <w:rPr>
          <w:lang w:val="en-GB"/>
        </w:rPr>
        <w:t xml:space="preserve">Bem, D. J. (2011). Feeling the future: Experimental evidence for anomalous retroactive influences on cognition and affect. </w:t>
      </w:r>
      <w:r w:rsidRPr="00520772">
        <w:rPr>
          <w:i/>
          <w:iCs/>
          <w:lang w:val="en-GB"/>
        </w:rPr>
        <w:t>Journal of Personality and Social Psychology</w:t>
      </w:r>
      <w:r w:rsidRPr="00520772">
        <w:rPr>
          <w:lang w:val="en-GB"/>
        </w:rPr>
        <w:t xml:space="preserve">, </w:t>
      </w:r>
      <w:r w:rsidRPr="00520772">
        <w:rPr>
          <w:i/>
          <w:iCs/>
          <w:lang w:val="en-GB"/>
        </w:rPr>
        <w:t>100</w:t>
      </w:r>
      <w:r w:rsidRPr="00520772">
        <w:rPr>
          <w:lang w:val="en-GB"/>
        </w:rPr>
        <w:t>(3), 407–425. https://doi.org/10.1037/a0021524</w:t>
      </w:r>
    </w:p>
    <w:p w14:paraId="371A2419" w14:textId="77777777" w:rsidR="00520772" w:rsidRPr="00520772" w:rsidRDefault="00520772" w:rsidP="00520772">
      <w:pPr>
        <w:pStyle w:val="Bibliography"/>
        <w:rPr>
          <w:lang w:val="en-GB"/>
        </w:rPr>
      </w:pPr>
      <w:r w:rsidRPr="00520772">
        <w:rPr>
          <w:lang w:val="en-GB"/>
        </w:rPr>
        <w:t xml:space="preserve">Boulesteix, A.-L., Hoffmann, S., Charlton, A., &amp; Seibold, H. (2020). A replication crisis in methodological research? </w:t>
      </w:r>
      <w:r w:rsidRPr="00520772">
        <w:rPr>
          <w:i/>
          <w:iCs/>
          <w:lang w:val="en-GB"/>
        </w:rPr>
        <w:t>Significance</w:t>
      </w:r>
      <w:r w:rsidRPr="00520772">
        <w:rPr>
          <w:lang w:val="en-GB"/>
        </w:rPr>
        <w:t xml:space="preserve">, </w:t>
      </w:r>
      <w:r w:rsidRPr="00520772">
        <w:rPr>
          <w:i/>
          <w:iCs/>
          <w:lang w:val="en-GB"/>
        </w:rPr>
        <w:t>17</w:t>
      </w:r>
      <w:r w:rsidRPr="00520772">
        <w:rPr>
          <w:lang w:val="en-GB"/>
        </w:rPr>
        <w:t>(5), 18–21. https://doi.org/10.1111/1740-9713.01444</w:t>
      </w:r>
    </w:p>
    <w:p w14:paraId="00E7B5C4" w14:textId="77777777" w:rsidR="00520772" w:rsidRPr="00520772" w:rsidRDefault="00520772" w:rsidP="00520772">
      <w:pPr>
        <w:pStyle w:val="Bibliography"/>
        <w:rPr>
          <w:lang w:val="en-GB"/>
        </w:rPr>
      </w:pPr>
      <w:r w:rsidRPr="00520772">
        <w:rPr>
          <w:lang w:val="en-GB"/>
        </w:rPr>
        <w:t xml:space="preserve">Buckwalter, W. (2022). The replication crisis and philosophy. </w:t>
      </w:r>
      <w:r w:rsidRPr="00520772">
        <w:rPr>
          <w:i/>
          <w:iCs/>
          <w:lang w:val="en-GB"/>
        </w:rPr>
        <w:t>Philosophy and the Mind Sciences</w:t>
      </w:r>
      <w:r w:rsidRPr="00520772">
        <w:rPr>
          <w:lang w:val="en-GB"/>
        </w:rPr>
        <w:t xml:space="preserve">, </w:t>
      </w:r>
      <w:r w:rsidRPr="00520772">
        <w:rPr>
          <w:i/>
          <w:iCs/>
          <w:lang w:val="en-GB"/>
        </w:rPr>
        <w:t>3</w:t>
      </w:r>
      <w:r w:rsidRPr="00520772">
        <w:rPr>
          <w:lang w:val="en-GB"/>
        </w:rPr>
        <w:t>. https://doi.org/10.33735/phimisci.2022.9193</w:t>
      </w:r>
    </w:p>
    <w:p w14:paraId="5434DC25" w14:textId="77777777" w:rsidR="00520772" w:rsidRPr="00520772" w:rsidRDefault="00520772" w:rsidP="00520772">
      <w:pPr>
        <w:pStyle w:val="Bibliography"/>
        <w:rPr>
          <w:lang w:val="en-GB"/>
        </w:rPr>
      </w:pPr>
      <w:r w:rsidRPr="00520772">
        <w:rPr>
          <w:lang w:val="en-GB"/>
        </w:rPr>
        <w:t xml:space="preserve">Burgos, J. E., &amp; Killeen, P. R. (2019). Suing for Peace in the War Against Mentalism. </w:t>
      </w:r>
      <w:r w:rsidRPr="00520772">
        <w:rPr>
          <w:i/>
          <w:iCs/>
          <w:lang w:val="en-GB"/>
        </w:rPr>
        <w:t>Perspectives on Behavior Science</w:t>
      </w:r>
      <w:r w:rsidRPr="00520772">
        <w:rPr>
          <w:lang w:val="en-GB"/>
        </w:rPr>
        <w:t xml:space="preserve">, </w:t>
      </w:r>
      <w:r w:rsidRPr="00520772">
        <w:rPr>
          <w:i/>
          <w:iCs/>
          <w:lang w:val="en-GB"/>
        </w:rPr>
        <w:t>42</w:t>
      </w:r>
      <w:r w:rsidRPr="00520772">
        <w:rPr>
          <w:lang w:val="en-GB"/>
        </w:rPr>
        <w:t>(2), 241–266. https://doi.org/10.1007/s40614-018-0169-2</w:t>
      </w:r>
    </w:p>
    <w:p w14:paraId="0AEE5D46" w14:textId="77777777" w:rsidR="00520772" w:rsidRPr="00520772" w:rsidRDefault="00520772" w:rsidP="00520772">
      <w:pPr>
        <w:pStyle w:val="Bibliography"/>
        <w:rPr>
          <w:lang w:val="en-GB"/>
        </w:rPr>
      </w:pPr>
      <w:r w:rsidRPr="00520772">
        <w:rPr>
          <w:lang w:val="en-GB"/>
        </w:rPr>
        <w:t xml:space="preserve">Button, K. S., Ioannidis, J. P. A., Mokrysz, C., Nosek, B. A., Flint, J., Robinson, E. S. J., &amp; Munafò, M. R. (2013). Power failure: Why small sample size undermines the reliability of neuroscience. </w:t>
      </w:r>
      <w:r w:rsidRPr="00520772">
        <w:rPr>
          <w:i/>
          <w:iCs/>
          <w:lang w:val="en-GB"/>
        </w:rPr>
        <w:t>Nature Reviews Neuroscience</w:t>
      </w:r>
      <w:r w:rsidRPr="00520772">
        <w:rPr>
          <w:lang w:val="en-GB"/>
        </w:rPr>
        <w:t xml:space="preserve">, </w:t>
      </w:r>
      <w:r w:rsidRPr="00520772">
        <w:rPr>
          <w:i/>
          <w:iCs/>
          <w:lang w:val="en-GB"/>
        </w:rPr>
        <w:t>14</w:t>
      </w:r>
      <w:r w:rsidRPr="00520772">
        <w:rPr>
          <w:lang w:val="en-GB"/>
        </w:rPr>
        <w:t>(5), 365–376. https://doi.org/10.1038/nrn3475</w:t>
      </w:r>
    </w:p>
    <w:p w14:paraId="757CFF99" w14:textId="77777777" w:rsidR="00520772" w:rsidRPr="00520772" w:rsidRDefault="00520772" w:rsidP="00520772">
      <w:pPr>
        <w:pStyle w:val="Bibliography"/>
        <w:rPr>
          <w:lang w:val="en-GB"/>
        </w:rPr>
      </w:pPr>
      <w:r w:rsidRPr="00520772">
        <w:rPr>
          <w:lang w:val="en-GB"/>
        </w:rPr>
        <w:t xml:space="preserve">Champely, S. (2016). </w:t>
      </w:r>
      <w:r w:rsidRPr="00520772">
        <w:rPr>
          <w:i/>
          <w:iCs/>
          <w:lang w:val="en-GB"/>
        </w:rPr>
        <w:t>pwr: Basic Functions for Power Analysis</w:t>
      </w:r>
      <w:r w:rsidRPr="00520772">
        <w:rPr>
          <w:lang w:val="en-GB"/>
        </w:rPr>
        <w:t>. https://CRAN.R-project.org/package=pwr</w:t>
      </w:r>
    </w:p>
    <w:p w14:paraId="57668120" w14:textId="77777777" w:rsidR="00520772" w:rsidRPr="00520772" w:rsidRDefault="00520772" w:rsidP="00520772">
      <w:pPr>
        <w:pStyle w:val="Bibliography"/>
        <w:rPr>
          <w:lang w:val="en-GB"/>
        </w:rPr>
      </w:pPr>
      <w:r w:rsidRPr="00520772">
        <w:rPr>
          <w:lang w:val="en-GB"/>
        </w:rPr>
        <w:t xml:space="preserve">Cohen, J. (1977). </w:t>
      </w:r>
      <w:r w:rsidRPr="00520772">
        <w:rPr>
          <w:i/>
          <w:iCs/>
          <w:lang w:val="en-GB"/>
        </w:rPr>
        <w:t>Statistical power analysis for the behavioral sciences</w:t>
      </w:r>
      <w:r w:rsidRPr="00520772">
        <w:rPr>
          <w:lang w:val="en-GB"/>
        </w:rPr>
        <w:t>. Academic Press.</w:t>
      </w:r>
    </w:p>
    <w:p w14:paraId="12747BE0" w14:textId="77777777" w:rsidR="00520772" w:rsidRPr="00520772" w:rsidRDefault="00520772" w:rsidP="00520772">
      <w:pPr>
        <w:pStyle w:val="Bibliography"/>
        <w:rPr>
          <w:lang w:val="en-GB"/>
        </w:rPr>
      </w:pPr>
      <w:r w:rsidRPr="00520772">
        <w:rPr>
          <w:lang w:val="en-GB"/>
        </w:rPr>
        <w:t xml:space="preserve">Cohen, J. (1988). </w:t>
      </w:r>
      <w:r w:rsidRPr="00520772">
        <w:rPr>
          <w:i/>
          <w:iCs/>
          <w:lang w:val="en-GB"/>
        </w:rPr>
        <w:t>Statistical power analysis for the behavioral sciences</w:t>
      </w:r>
      <w:r w:rsidRPr="00520772">
        <w:rPr>
          <w:lang w:val="en-GB"/>
        </w:rPr>
        <w:t>. Erlbaum.</w:t>
      </w:r>
    </w:p>
    <w:p w14:paraId="19C0EC49" w14:textId="77777777" w:rsidR="00520772" w:rsidRPr="00520772" w:rsidRDefault="00520772" w:rsidP="00520772">
      <w:pPr>
        <w:pStyle w:val="Bibliography"/>
        <w:rPr>
          <w:lang w:val="en-GB"/>
        </w:rPr>
      </w:pPr>
      <w:r w:rsidRPr="00520772">
        <w:rPr>
          <w:lang w:val="en-GB"/>
        </w:rPr>
        <w:lastRenderedPageBreak/>
        <w:t xml:space="preserve">Cohen, J. (1990). Things I have learned (so far). </w:t>
      </w:r>
      <w:r w:rsidRPr="00520772">
        <w:rPr>
          <w:i/>
          <w:iCs/>
          <w:lang w:val="en-GB"/>
        </w:rPr>
        <w:t>American Psychologist</w:t>
      </w:r>
      <w:r w:rsidRPr="00520772">
        <w:rPr>
          <w:lang w:val="en-GB"/>
        </w:rPr>
        <w:t xml:space="preserve">, </w:t>
      </w:r>
      <w:r w:rsidRPr="00520772">
        <w:rPr>
          <w:i/>
          <w:iCs/>
          <w:lang w:val="en-GB"/>
        </w:rPr>
        <w:t>45</w:t>
      </w:r>
      <w:r w:rsidRPr="00520772">
        <w:rPr>
          <w:lang w:val="en-GB"/>
        </w:rPr>
        <w:t>(12). https://doi.org/10.1037/0003-066X.45.12.1304</w:t>
      </w:r>
    </w:p>
    <w:p w14:paraId="193570EF" w14:textId="77777777" w:rsidR="00520772" w:rsidRPr="00520772" w:rsidRDefault="00520772" w:rsidP="00520772">
      <w:pPr>
        <w:pStyle w:val="Bibliography"/>
        <w:rPr>
          <w:lang w:val="en-GB"/>
        </w:rPr>
      </w:pPr>
      <w:r w:rsidRPr="00520772">
        <w:rPr>
          <w:lang w:val="en-GB"/>
        </w:rPr>
        <w:t xml:space="preserve">Cohen, J. (1992). A power primer. </w:t>
      </w:r>
      <w:r w:rsidRPr="00520772">
        <w:rPr>
          <w:i/>
          <w:iCs/>
          <w:lang w:val="en-GB"/>
        </w:rPr>
        <w:t>Psychological Bulletin</w:t>
      </w:r>
      <w:r w:rsidRPr="00520772">
        <w:rPr>
          <w:lang w:val="en-GB"/>
        </w:rPr>
        <w:t xml:space="preserve">, </w:t>
      </w:r>
      <w:r w:rsidRPr="00520772">
        <w:rPr>
          <w:i/>
          <w:iCs/>
          <w:lang w:val="en-GB"/>
        </w:rPr>
        <w:t>112</w:t>
      </w:r>
      <w:r w:rsidRPr="00520772">
        <w:rPr>
          <w:lang w:val="en-GB"/>
        </w:rPr>
        <w:t>(1), 155. https://doi.org/10.1037/0033-2909.112.1.155</w:t>
      </w:r>
    </w:p>
    <w:p w14:paraId="323A2E15" w14:textId="77777777" w:rsidR="00520772" w:rsidRPr="00520772" w:rsidRDefault="00520772" w:rsidP="00520772">
      <w:pPr>
        <w:pStyle w:val="Bibliography"/>
        <w:rPr>
          <w:lang w:val="en-GB"/>
        </w:rPr>
      </w:pPr>
      <w:r w:rsidRPr="00520772">
        <w:rPr>
          <w:lang w:val="en-GB"/>
        </w:rPr>
        <w:t xml:space="preserve">Cramer, A. O. J., van Ravenzwaaij, D., Matzke, D., Steingroever, H., Wetzels, R., Grasman, R. P. P. P., Waldorp, L. J., &amp; Wagenmakers, E.-J. (2016). Hidden multiplicity in exploratory multiway ANOVA: Prevalence and remedies. </w:t>
      </w:r>
      <w:r w:rsidRPr="00520772">
        <w:rPr>
          <w:i/>
          <w:iCs/>
          <w:lang w:val="en-GB"/>
        </w:rPr>
        <w:t>Psychonomic Bulletin &amp; Review</w:t>
      </w:r>
      <w:r w:rsidRPr="00520772">
        <w:rPr>
          <w:lang w:val="en-GB"/>
        </w:rPr>
        <w:t xml:space="preserve">, </w:t>
      </w:r>
      <w:r w:rsidRPr="00520772">
        <w:rPr>
          <w:i/>
          <w:iCs/>
          <w:lang w:val="en-GB"/>
        </w:rPr>
        <w:t>23</w:t>
      </w:r>
      <w:r w:rsidRPr="00520772">
        <w:rPr>
          <w:lang w:val="en-GB"/>
        </w:rPr>
        <w:t>(2), 640–647. https://doi.org/10.3758/s13423-015-0913-5</w:t>
      </w:r>
    </w:p>
    <w:p w14:paraId="7D06AA60" w14:textId="77777777" w:rsidR="00520772" w:rsidRPr="00520772" w:rsidRDefault="00520772" w:rsidP="00520772">
      <w:pPr>
        <w:pStyle w:val="Bibliography"/>
        <w:rPr>
          <w:lang w:val="en-GB"/>
        </w:rPr>
      </w:pPr>
      <w:r w:rsidRPr="00520772">
        <w:rPr>
          <w:lang w:val="en-GB"/>
        </w:rPr>
        <w:t xml:space="preserve">Cullen, C., &amp; Barnes-Holmes, D. (2008). Implicit pride and prejudice: A heterosexual phenomenon? In M. A. Morrison &amp; T. G. Morrison (Eds.), </w:t>
      </w:r>
      <w:r w:rsidRPr="00520772">
        <w:rPr>
          <w:i/>
          <w:iCs/>
          <w:lang w:val="en-GB"/>
        </w:rPr>
        <w:t>The psychology of modern prejudice</w:t>
      </w:r>
      <w:r w:rsidRPr="00520772">
        <w:rPr>
          <w:lang w:val="en-GB"/>
        </w:rPr>
        <w:t xml:space="preserve"> (pp. 195–223). Nova Science Publishers.</w:t>
      </w:r>
    </w:p>
    <w:p w14:paraId="03C32169" w14:textId="77777777" w:rsidR="00520772" w:rsidRPr="00520772" w:rsidRDefault="00520772" w:rsidP="00520772">
      <w:pPr>
        <w:pStyle w:val="Bibliography"/>
        <w:rPr>
          <w:lang w:val="en-GB"/>
        </w:rPr>
      </w:pPr>
      <w:r w:rsidRPr="00520772">
        <w:rPr>
          <w:lang w:val="en-GB"/>
        </w:rPr>
        <w:t xml:space="preserve">De Schryver, M., Hussey, I., De Neve, J., Cartwright, A., &amp; Barnes-Holmes, D. (2018). The PIIRAP: An alternative scoring algorithm for the IRAP using a probabilistic semiparametric effect size measure. </w:t>
      </w:r>
      <w:r w:rsidRPr="00520772">
        <w:rPr>
          <w:i/>
          <w:iCs/>
          <w:lang w:val="en-GB"/>
        </w:rPr>
        <w:t>Journal of Contextual Behavioral Science</w:t>
      </w:r>
      <w:r w:rsidRPr="00520772">
        <w:rPr>
          <w:lang w:val="en-GB"/>
        </w:rPr>
        <w:t xml:space="preserve">, </w:t>
      </w:r>
      <w:r w:rsidRPr="00520772">
        <w:rPr>
          <w:i/>
          <w:iCs/>
          <w:lang w:val="en-GB"/>
        </w:rPr>
        <w:t>7</w:t>
      </w:r>
      <w:r w:rsidRPr="00520772">
        <w:rPr>
          <w:lang w:val="en-GB"/>
        </w:rPr>
        <w:t>, 97–103. https://doi.org/10.1016/j.jcbs.2018.01.001</w:t>
      </w:r>
    </w:p>
    <w:p w14:paraId="6FE5686C" w14:textId="77777777" w:rsidR="00520772" w:rsidRPr="00520772" w:rsidRDefault="00520772" w:rsidP="00520772">
      <w:pPr>
        <w:pStyle w:val="Bibliography"/>
        <w:rPr>
          <w:lang w:val="en-GB"/>
        </w:rPr>
      </w:pPr>
      <w:r w:rsidRPr="00520772">
        <w:rPr>
          <w:lang w:val="en-GB"/>
        </w:rPr>
        <w:t xml:space="preserve">Ebersole, C. R., Mathur, M. B., Baranski, E., Bart-Plange, D.-J., Buttrick, N. R., Chartier, C. R., Corker, K. S., Corley, M., Hartshorne, J. K., IJzerman, H., Lazarević, L. B., Rabagliati, H., Ropovik, I., Aczel, B., Aeschbach, L. F., Andrighetto, L., Arnal, J. D., Arrow, H., Babincak, P., … Nosek, B. A. (2020). Many Labs 5: Testing Pre-Data-Collection Peer Review as an Intervention to Increase Replicability. </w:t>
      </w:r>
      <w:r w:rsidRPr="00520772">
        <w:rPr>
          <w:i/>
          <w:iCs/>
          <w:lang w:val="en-GB"/>
        </w:rPr>
        <w:t>Advances in Methods and Practices in Psychological Science</w:t>
      </w:r>
      <w:r w:rsidRPr="00520772">
        <w:rPr>
          <w:lang w:val="en-GB"/>
        </w:rPr>
        <w:t xml:space="preserve">, </w:t>
      </w:r>
      <w:r w:rsidRPr="00520772">
        <w:rPr>
          <w:i/>
          <w:iCs/>
          <w:lang w:val="en-GB"/>
        </w:rPr>
        <w:t>3</w:t>
      </w:r>
      <w:r w:rsidRPr="00520772">
        <w:rPr>
          <w:lang w:val="en-GB"/>
        </w:rPr>
        <w:t>(3), 309–331. https://doi.org/10.1177/2515245920958687</w:t>
      </w:r>
    </w:p>
    <w:p w14:paraId="4EE3E8AD" w14:textId="77777777" w:rsidR="00520772" w:rsidRPr="00520772" w:rsidRDefault="00520772" w:rsidP="00520772">
      <w:pPr>
        <w:pStyle w:val="Bibliography"/>
        <w:rPr>
          <w:lang w:val="en-GB"/>
        </w:rPr>
      </w:pPr>
      <w:r w:rsidRPr="00520772">
        <w:rPr>
          <w:lang w:val="en-GB"/>
        </w:rPr>
        <w:t xml:space="preserve">Farrell, L., Cochrane, A., &amp; McHugh, L. (2015). Exploring attitudes towards gender and science: The advantages of an IRAP approach versus the IAT. </w:t>
      </w:r>
      <w:r w:rsidRPr="00520772">
        <w:rPr>
          <w:i/>
          <w:iCs/>
          <w:lang w:val="en-GB"/>
        </w:rPr>
        <w:t>Journal of Contextual Behavioral Science</w:t>
      </w:r>
      <w:r w:rsidRPr="00520772">
        <w:rPr>
          <w:lang w:val="en-GB"/>
        </w:rPr>
        <w:t xml:space="preserve">, </w:t>
      </w:r>
      <w:r w:rsidRPr="00520772">
        <w:rPr>
          <w:i/>
          <w:iCs/>
          <w:lang w:val="en-GB"/>
        </w:rPr>
        <w:t>4</w:t>
      </w:r>
      <w:r w:rsidRPr="00520772">
        <w:rPr>
          <w:lang w:val="en-GB"/>
        </w:rPr>
        <w:t>(2), 121–128. https://doi.org/10.1016/j.jcbs.2015.04.002</w:t>
      </w:r>
    </w:p>
    <w:p w14:paraId="18620EFD" w14:textId="77777777" w:rsidR="00520772" w:rsidRPr="00520772" w:rsidRDefault="00520772" w:rsidP="00520772">
      <w:pPr>
        <w:pStyle w:val="Bibliography"/>
        <w:rPr>
          <w:lang w:val="en-GB"/>
        </w:rPr>
      </w:pPr>
      <w:r w:rsidRPr="00520772">
        <w:rPr>
          <w:lang w:val="en-GB"/>
        </w:rPr>
        <w:t xml:space="preserve">Faul, F., Erdfelder, E., Lang, A.-G., &amp; Buchner, A. (2007). G*Power 3: A flexible statistical power analysis program for the social, behavioral, and biomedical sciences. </w:t>
      </w:r>
      <w:r w:rsidRPr="00520772">
        <w:rPr>
          <w:i/>
          <w:iCs/>
          <w:lang w:val="en-GB"/>
        </w:rPr>
        <w:t>Behavior Research Methods</w:t>
      </w:r>
      <w:r w:rsidRPr="00520772">
        <w:rPr>
          <w:lang w:val="en-GB"/>
        </w:rPr>
        <w:t xml:space="preserve">, </w:t>
      </w:r>
      <w:r w:rsidRPr="00520772">
        <w:rPr>
          <w:i/>
          <w:iCs/>
          <w:lang w:val="en-GB"/>
        </w:rPr>
        <w:t>39</w:t>
      </w:r>
      <w:r w:rsidRPr="00520772">
        <w:rPr>
          <w:lang w:val="en-GB"/>
        </w:rPr>
        <w:t>(2), 175–191.</w:t>
      </w:r>
    </w:p>
    <w:p w14:paraId="04E5C719" w14:textId="77777777" w:rsidR="00520772" w:rsidRPr="00520772" w:rsidRDefault="00520772" w:rsidP="00520772">
      <w:pPr>
        <w:pStyle w:val="Bibliography"/>
        <w:rPr>
          <w:lang w:val="en-GB"/>
        </w:rPr>
      </w:pPr>
      <w:r w:rsidRPr="00520772">
        <w:rPr>
          <w:lang w:val="en-GB"/>
        </w:rPr>
        <w:t xml:space="preserve">Fazio, R. H., Jackson, J. R., Dunton, B. C., &amp; Williams, C. J. (1995). Variability in automatic activation as an unobtrusive measure of racial attitudes: A bona fide pipeline? </w:t>
      </w:r>
      <w:r w:rsidRPr="00520772">
        <w:rPr>
          <w:i/>
          <w:iCs/>
          <w:lang w:val="en-GB"/>
        </w:rPr>
        <w:t>Journal of Personality and Social Psychology</w:t>
      </w:r>
      <w:r w:rsidRPr="00520772">
        <w:rPr>
          <w:lang w:val="en-GB"/>
        </w:rPr>
        <w:t xml:space="preserve">, </w:t>
      </w:r>
      <w:r w:rsidRPr="00520772">
        <w:rPr>
          <w:i/>
          <w:iCs/>
          <w:lang w:val="en-GB"/>
        </w:rPr>
        <w:t>69</w:t>
      </w:r>
      <w:r w:rsidRPr="00520772">
        <w:rPr>
          <w:lang w:val="en-GB"/>
        </w:rPr>
        <w:t>, 1013–1027. https://doi.org/10.1037/0022-3514.69.6.1013</w:t>
      </w:r>
    </w:p>
    <w:p w14:paraId="7E13AC9F" w14:textId="77777777" w:rsidR="00520772" w:rsidRPr="00520772" w:rsidRDefault="00520772" w:rsidP="00520772">
      <w:pPr>
        <w:pStyle w:val="Bibliography"/>
        <w:rPr>
          <w:lang w:val="en-GB"/>
        </w:rPr>
      </w:pPr>
      <w:r w:rsidRPr="00520772">
        <w:rPr>
          <w:lang w:val="en-GB"/>
        </w:rPr>
        <w:t xml:space="preserve">Finn, M., Barnes-Holmes, D., Hussey, I., &amp; Graddy, J. (2016). Exploring the behavioral dynamics of the </w:t>
      </w:r>
      <w:r w:rsidRPr="00520772">
        <w:rPr>
          <w:lang w:val="en-GB"/>
        </w:rPr>
        <w:t xml:space="preserve">implicit relational assessment procedure: The impact of three types of introductory rules. </w:t>
      </w:r>
      <w:r w:rsidRPr="00520772">
        <w:rPr>
          <w:i/>
          <w:iCs/>
          <w:lang w:val="en-GB"/>
        </w:rPr>
        <w:t>The Psychological Record</w:t>
      </w:r>
      <w:r w:rsidRPr="00520772">
        <w:rPr>
          <w:lang w:val="en-GB"/>
        </w:rPr>
        <w:t xml:space="preserve">, </w:t>
      </w:r>
      <w:r w:rsidRPr="00520772">
        <w:rPr>
          <w:i/>
          <w:iCs/>
          <w:lang w:val="en-GB"/>
        </w:rPr>
        <w:t>66</w:t>
      </w:r>
      <w:r w:rsidRPr="00520772">
        <w:rPr>
          <w:lang w:val="en-GB"/>
        </w:rPr>
        <w:t>(2), 309–321. https://doi.org/10.1007/s40732-016-0173-4</w:t>
      </w:r>
    </w:p>
    <w:p w14:paraId="53D245D9" w14:textId="77777777" w:rsidR="00520772" w:rsidRPr="00520772" w:rsidRDefault="00520772" w:rsidP="00520772">
      <w:pPr>
        <w:pStyle w:val="Bibliography"/>
        <w:rPr>
          <w:lang w:val="en-GB"/>
        </w:rPr>
      </w:pPr>
      <w:r w:rsidRPr="00520772">
        <w:rPr>
          <w:lang w:val="en-GB"/>
        </w:rPr>
        <w:t xml:space="preserve">Fraley, R. C., Chong, J. Y., Baacke, K. A., Greco, A. J., Guan, H., &amp; Vazire, S. (2022). Journal N-Pact Factors From 2011 to 2019: Evaluating the Quality of Social/Personality Journals With Respect to Sample Size and Statistical Power. </w:t>
      </w:r>
      <w:r w:rsidRPr="00520772">
        <w:rPr>
          <w:i/>
          <w:iCs/>
          <w:lang w:val="en-GB"/>
        </w:rPr>
        <w:t>Advances in Methods and Practices in Psychological Science</w:t>
      </w:r>
      <w:r w:rsidRPr="00520772">
        <w:rPr>
          <w:lang w:val="en-GB"/>
        </w:rPr>
        <w:t xml:space="preserve">, </w:t>
      </w:r>
      <w:r w:rsidRPr="00520772">
        <w:rPr>
          <w:i/>
          <w:iCs/>
          <w:lang w:val="en-GB"/>
        </w:rPr>
        <w:t>5</w:t>
      </w:r>
      <w:r w:rsidRPr="00520772">
        <w:rPr>
          <w:lang w:val="en-GB"/>
        </w:rPr>
        <w:t>(4), 251524592211202. https://doi.org/10.1177/25152459221120217</w:t>
      </w:r>
    </w:p>
    <w:p w14:paraId="44CE79DD" w14:textId="77777777" w:rsidR="00520772" w:rsidRPr="00520772" w:rsidRDefault="00520772" w:rsidP="00520772">
      <w:pPr>
        <w:pStyle w:val="Bibliography"/>
        <w:rPr>
          <w:lang w:val="en-GB"/>
        </w:rPr>
      </w:pPr>
      <w:r w:rsidRPr="00520772">
        <w:rPr>
          <w:lang w:val="en-GB"/>
        </w:rPr>
        <w:t xml:space="preserve">Fraley, R. C., &amp; Vazire, S. (2014). The N-Pact Factor: Evaluating the Quality of Empirical Journals with Respect to Sample Size and Statistical Power. </w:t>
      </w:r>
      <w:r w:rsidRPr="00520772">
        <w:rPr>
          <w:i/>
          <w:iCs/>
          <w:lang w:val="en-GB"/>
        </w:rPr>
        <w:t>PLOS ONE</w:t>
      </w:r>
      <w:r w:rsidRPr="00520772">
        <w:rPr>
          <w:lang w:val="en-GB"/>
        </w:rPr>
        <w:t xml:space="preserve">, </w:t>
      </w:r>
      <w:r w:rsidRPr="00520772">
        <w:rPr>
          <w:i/>
          <w:iCs/>
          <w:lang w:val="en-GB"/>
        </w:rPr>
        <w:t>9</w:t>
      </w:r>
      <w:r w:rsidRPr="00520772">
        <w:rPr>
          <w:lang w:val="en-GB"/>
        </w:rPr>
        <w:t>(10), e109019. https://doi.org/10.1371/journal.pone.0109019</w:t>
      </w:r>
    </w:p>
    <w:p w14:paraId="4025D991" w14:textId="77777777" w:rsidR="00520772" w:rsidRPr="00520772" w:rsidRDefault="00520772" w:rsidP="00520772">
      <w:pPr>
        <w:pStyle w:val="Bibliography"/>
        <w:rPr>
          <w:lang w:val="en-GB"/>
        </w:rPr>
      </w:pPr>
      <w:r w:rsidRPr="00520772">
        <w:rPr>
          <w:lang w:val="en-GB"/>
        </w:rPr>
        <w:t xml:space="preserve">Gelman, A. (2016, September 21). What has happened down here is the winds have changed. </w:t>
      </w:r>
      <w:r w:rsidRPr="00520772">
        <w:rPr>
          <w:i/>
          <w:iCs/>
          <w:lang w:val="en-GB"/>
        </w:rPr>
        <w:t>Statistical Modeling, Causal Inference, and Social Science</w:t>
      </w:r>
      <w:r w:rsidRPr="00520772">
        <w:rPr>
          <w:lang w:val="en-GB"/>
        </w:rPr>
        <w:t>. http://andrewgelman.com/2016/09/21/what-has-happened-down-here-is-the-winds-have-changed/</w:t>
      </w:r>
    </w:p>
    <w:p w14:paraId="0718780E" w14:textId="77777777" w:rsidR="00520772" w:rsidRPr="00520772" w:rsidRDefault="00520772" w:rsidP="00520772">
      <w:pPr>
        <w:pStyle w:val="Bibliography"/>
        <w:rPr>
          <w:lang w:val="en-GB"/>
        </w:rPr>
      </w:pPr>
      <w:r w:rsidRPr="00520772">
        <w:rPr>
          <w:lang w:val="en-GB"/>
        </w:rPr>
        <w:t xml:space="preserve">Gignac, G. E., &amp; Szodorai, E. T. (2016). Effect size guidelines for individual differences researchers. </w:t>
      </w:r>
      <w:r w:rsidRPr="00520772">
        <w:rPr>
          <w:i/>
          <w:iCs/>
          <w:lang w:val="en-GB"/>
        </w:rPr>
        <w:t>Personality and Individual Differences</w:t>
      </w:r>
      <w:r w:rsidRPr="00520772">
        <w:rPr>
          <w:lang w:val="en-GB"/>
        </w:rPr>
        <w:t xml:space="preserve">, </w:t>
      </w:r>
      <w:r w:rsidRPr="00520772">
        <w:rPr>
          <w:i/>
          <w:iCs/>
          <w:lang w:val="en-GB"/>
        </w:rPr>
        <w:t>102</w:t>
      </w:r>
      <w:r w:rsidRPr="00520772">
        <w:rPr>
          <w:lang w:val="en-GB"/>
        </w:rPr>
        <w:t>, 74–78. https://doi.org/10.1016/j.paid.2016.06.069</w:t>
      </w:r>
    </w:p>
    <w:p w14:paraId="50C26589" w14:textId="77777777" w:rsidR="00520772" w:rsidRPr="00520772" w:rsidRDefault="00520772" w:rsidP="00520772">
      <w:pPr>
        <w:pStyle w:val="Bibliography"/>
        <w:rPr>
          <w:lang w:val="en-GB"/>
        </w:rPr>
      </w:pPr>
      <w:r w:rsidRPr="00520772">
        <w:rPr>
          <w:lang w:val="en-GB"/>
        </w:rPr>
        <w:t xml:space="preserve">Gordon, M., Viganola, D., Bishop, M., Chen, Y., Dreber, A., Goldfedder, B., Holzmeister, F., Johannesson, M., Liu, Y., Twardy, C., Wang, J., &amp; Pfeiffer, T. (2020). Are replication rates the same across academic fields? Community forecasts from the DARPA SCORE programme. </w:t>
      </w:r>
      <w:r w:rsidRPr="00520772">
        <w:rPr>
          <w:i/>
          <w:iCs/>
          <w:lang w:val="en-GB"/>
        </w:rPr>
        <w:t>Royal Society Open Science</w:t>
      </w:r>
      <w:r w:rsidRPr="00520772">
        <w:rPr>
          <w:lang w:val="en-GB"/>
        </w:rPr>
        <w:t xml:space="preserve">, </w:t>
      </w:r>
      <w:r w:rsidRPr="00520772">
        <w:rPr>
          <w:i/>
          <w:iCs/>
          <w:lang w:val="en-GB"/>
        </w:rPr>
        <w:t>7</w:t>
      </w:r>
      <w:r w:rsidRPr="00520772">
        <w:rPr>
          <w:lang w:val="en-GB"/>
        </w:rPr>
        <w:t>(7). https://doi.org/10.1098/rsos.200566</w:t>
      </w:r>
    </w:p>
    <w:p w14:paraId="4CBE184D" w14:textId="77777777" w:rsidR="00520772" w:rsidRPr="00520772" w:rsidRDefault="00520772" w:rsidP="00520772">
      <w:pPr>
        <w:pStyle w:val="Bibliography"/>
        <w:rPr>
          <w:lang w:val="en-GB"/>
        </w:rPr>
      </w:pPr>
      <w:r w:rsidRPr="00520772">
        <w:rPr>
          <w:lang w:val="en-GB"/>
        </w:rPr>
        <w:t xml:space="preserve">Greco, L. M., O’Boyle, E. H., Cockburn, B. S., &amp; Yuan, Z. (2018). Meta-Analysis of Coefficient Alpha: A Reliability Generalization Study. </w:t>
      </w:r>
      <w:r w:rsidRPr="00520772">
        <w:rPr>
          <w:i/>
          <w:iCs/>
          <w:lang w:val="en-GB"/>
        </w:rPr>
        <w:t>Journal of Management Studies</w:t>
      </w:r>
      <w:r w:rsidRPr="00520772">
        <w:rPr>
          <w:lang w:val="en-GB"/>
        </w:rPr>
        <w:t xml:space="preserve">, </w:t>
      </w:r>
      <w:r w:rsidRPr="00520772">
        <w:rPr>
          <w:i/>
          <w:iCs/>
          <w:lang w:val="en-GB"/>
        </w:rPr>
        <w:t>55</w:t>
      </w:r>
      <w:r w:rsidRPr="00520772">
        <w:rPr>
          <w:lang w:val="en-GB"/>
        </w:rPr>
        <w:t>(4), 583–618. https://doi.org/10.1111/joms.12328</w:t>
      </w:r>
    </w:p>
    <w:p w14:paraId="33B73284" w14:textId="77777777" w:rsidR="00520772" w:rsidRPr="00520772" w:rsidRDefault="00520772" w:rsidP="00520772">
      <w:pPr>
        <w:pStyle w:val="Bibliography"/>
        <w:rPr>
          <w:lang w:val="en-GB"/>
        </w:rPr>
      </w:pPr>
      <w:r w:rsidRPr="00520772">
        <w:rPr>
          <w:lang w:val="en-GB"/>
        </w:rPr>
        <w:t xml:space="preserve">Greenwald, A. G., &amp; Lai, C. K. (2020). Implicit Social Cognition. </w:t>
      </w:r>
      <w:r w:rsidRPr="00520772">
        <w:rPr>
          <w:i/>
          <w:iCs/>
          <w:lang w:val="en-GB"/>
        </w:rPr>
        <w:t>Annual Review of Psychology</w:t>
      </w:r>
      <w:r w:rsidRPr="00520772">
        <w:rPr>
          <w:lang w:val="en-GB"/>
        </w:rPr>
        <w:t xml:space="preserve">, </w:t>
      </w:r>
      <w:r w:rsidRPr="00520772">
        <w:rPr>
          <w:i/>
          <w:iCs/>
          <w:lang w:val="en-GB"/>
        </w:rPr>
        <w:t>71</w:t>
      </w:r>
      <w:r w:rsidRPr="00520772">
        <w:rPr>
          <w:lang w:val="en-GB"/>
        </w:rPr>
        <w:t>(1), 419–445. https://doi.org/10.1146/annurev-psych-010419-050837</w:t>
      </w:r>
    </w:p>
    <w:p w14:paraId="1619C50D" w14:textId="77777777" w:rsidR="00520772" w:rsidRPr="00520772" w:rsidRDefault="00520772" w:rsidP="00520772">
      <w:pPr>
        <w:pStyle w:val="Bibliography"/>
        <w:rPr>
          <w:lang w:val="en-GB"/>
        </w:rPr>
      </w:pPr>
      <w:r w:rsidRPr="00520772">
        <w:rPr>
          <w:lang w:val="en-GB"/>
        </w:rPr>
        <w:t xml:space="preserve">Greenwald, A. G., McGhee, D. E., &amp; Schwartz, J. L. (1998). Measuring individual differences in implicit cognition: The Implicit Association Test. </w:t>
      </w:r>
      <w:r w:rsidRPr="00520772">
        <w:rPr>
          <w:i/>
          <w:iCs/>
          <w:lang w:val="en-GB"/>
        </w:rPr>
        <w:t>Journal of Personality and Social Psychology</w:t>
      </w:r>
      <w:r w:rsidRPr="00520772">
        <w:rPr>
          <w:lang w:val="en-GB"/>
        </w:rPr>
        <w:t xml:space="preserve">, </w:t>
      </w:r>
      <w:r w:rsidRPr="00520772">
        <w:rPr>
          <w:i/>
          <w:iCs/>
          <w:lang w:val="en-GB"/>
        </w:rPr>
        <w:t>74</w:t>
      </w:r>
      <w:r w:rsidRPr="00520772">
        <w:rPr>
          <w:lang w:val="en-GB"/>
        </w:rPr>
        <w:t>(6), 1464–1480. https://doi.org/10.1037/0022-3514.74.6.1464</w:t>
      </w:r>
    </w:p>
    <w:p w14:paraId="75A9480E" w14:textId="77777777" w:rsidR="00520772" w:rsidRPr="00520772" w:rsidRDefault="00520772" w:rsidP="00520772">
      <w:pPr>
        <w:pStyle w:val="Bibliography"/>
        <w:rPr>
          <w:lang w:val="en-GB"/>
        </w:rPr>
      </w:pPr>
      <w:r w:rsidRPr="00520772">
        <w:rPr>
          <w:lang w:val="en-GB"/>
        </w:rPr>
        <w:t xml:space="preserve">Hantula, D. A. (2019). Editorial: Replication and Reliability in Behavior Science and Behavior Analysis: A Call for a Conversation. </w:t>
      </w:r>
      <w:r w:rsidRPr="00520772">
        <w:rPr>
          <w:i/>
          <w:iCs/>
          <w:lang w:val="en-GB"/>
        </w:rPr>
        <w:t>Perspectives on Behavior Science</w:t>
      </w:r>
      <w:r w:rsidRPr="00520772">
        <w:rPr>
          <w:lang w:val="en-GB"/>
        </w:rPr>
        <w:t xml:space="preserve">, </w:t>
      </w:r>
      <w:r w:rsidRPr="00520772">
        <w:rPr>
          <w:i/>
          <w:iCs/>
          <w:lang w:val="en-GB"/>
        </w:rPr>
        <w:t>42</w:t>
      </w:r>
      <w:r w:rsidRPr="00520772">
        <w:rPr>
          <w:lang w:val="en-GB"/>
        </w:rPr>
        <w:t>(1), 1–11. https://doi.org/10.1007/s40614-019-00194-2</w:t>
      </w:r>
    </w:p>
    <w:p w14:paraId="7A3E3419" w14:textId="77777777" w:rsidR="00520772" w:rsidRPr="00520772" w:rsidRDefault="00520772" w:rsidP="00520772">
      <w:pPr>
        <w:pStyle w:val="Bibliography"/>
        <w:rPr>
          <w:lang w:val="en-GB"/>
        </w:rPr>
      </w:pPr>
      <w:r w:rsidRPr="00520772">
        <w:rPr>
          <w:lang w:val="en-GB"/>
        </w:rPr>
        <w:t xml:space="preserve">Hayes, S. C., Barnes-Holmes, D., &amp; Wilson, K. G. (2012). Contextual Behavioral Science: Creating a science more adequate to the challenge of the </w:t>
      </w:r>
      <w:r w:rsidRPr="00520772">
        <w:rPr>
          <w:lang w:val="en-GB"/>
        </w:rPr>
        <w:lastRenderedPageBreak/>
        <w:t xml:space="preserve">human condition. </w:t>
      </w:r>
      <w:r w:rsidRPr="00520772">
        <w:rPr>
          <w:i/>
          <w:iCs/>
          <w:lang w:val="en-GB"/>
        </w:rPr>
        <w:t>Journal of Contextual Behavioral Science</w:t>
      </w:r>
      <w:r w:rsidRPr="00520772">
        <w:rPr>
          <w:lang w:val="en-GB"/>
        </w:rPr>
        <w:t xml:space="preserve">, </w:t>
      </w:r>
      <w:r w:rsidRPr="00520772">
        <w:rPr>
          <w:i/>
          <w:iCs/>
          <w:lang w:val="en-GB"/>
        </w:rPr>
        <w:t>1</w:t>
      </w:r>
      <w:r w:rsidRPr="00520772">
        <w:rPr>
          <w:lang w:val="en-GB"/>
        </w:rPr>
        <w:t>(1–2), 1–16. https://doi.org/10.1016/j.jcbs.2012.09.004</w:t>
      </w:r>
    </w:p>
    <w:p w14:paraId="3F619C64" w14:textId="77777777" w:rsidR="00520772" w:rsidRPr="00520772" w:rsidRDefault="00520772" w:rsidP="00520772">
      <w:pPr>
        <w:pStyle w:val="Bibliography"/>
        <w:rPr>
          <w:lang w:val="en-GB"/>
        </w:rPr>
      </w:pPr>
      <w:r w:rsidRPr="00520772">
        <w:rPr>
          <w:lang w:val="en-GB"/>
        </w:rPr>
        <w:t xml:space="preserve">Hemphill, J. F. (2003). Interpreting the magnitudes of correlation coefficients. </w:t>
      </w:r>
      <w:r w:rsidRPr="00520772">
        <w:rPr>
          <w:i/>
          <w:iCs/>
          <w:lang w:val="en-GB"/>
        </w:rPr>
        <w:t>American Psychologist</w:t>
      </w:r>
      <w:r w:rsidRPr="00520772">
        <w:rPr>
          <w:lang w:val="en-GB"/>
        </w:rPr>
        <w:t xml:space="preserve">, </w:t>
      </w:r>
      <w:r w:rsidRPr="00520772">
        <w:rPr>
          <w:i/>
          <w:iCs/>
          <w:lang w:val="en-GB"/>
        </w:rPr>
        <w:t>58</w:t>
      </w:r>
      <w:r w:rsidRPr="00520772">
        <w:rPr>
          <w:lang w:val="en-GB"/>
        </w:rPr>
        <w:t>(1), 78–79. https://doi.org/10.1037/0003-066X.58.1.78</w:t>
      </w:r>
    </w:p>
    <w:p w14:paraId="1EB9852B" w14:textId="77777777" w:rsidR="00520772" w:rsidRPr="00520772" w:rsidRDefault="00520772" w:rsidP="00520772">
      <w:pPr>
        <w:pStyle w:val="Bibliography"/>
        <w:rPr>
          <w:lang w:val="en-GB"/>
        </w:rPr>
      </w:pPr>
      <w:r w:rsidRPr="00520772">
        <w:rPr>
          <w:lang w:val="en-GB"/>
        </w:rPr>
        <w:t xml:space="preserve">Hughes, S., Barnes-Holmes, D., &amp; Vahey, N. A. (2012). Holding on to our functional roots when exploring new intellectual islands: A voyage through implicit cognition research. </w:t>
      </w:r>
      <w:r w:rsidRPr="00520772">
        <w:rPr>
          <w:i/>
          <w:iCs/>
          <w:lang w:val="en-GB"/>
        </w:rPr>
        <w:t>Journal of Contextual Behavioral Science</w:t>
      </w:r>
      <w:r w:rsidRPr="00520772">
        <w:rPr>
          <w:lang w:val="en-GB"/>
        </w:rPr>
        <w:t xml:space="preserve">, </w:t>
      </w:r>
      <w:r w:rsidRPr="00520772">
        <w:rPr>
          <w:i/>
          <w:iCs/>
          <w:lang w:val="en-GB"/>
        </w:rPr>
        <w:t>1</w:t>
      </w:r>
      <w:r w:rsidRPr="00520772">
        <w:rPr>
          <w:lang w:val="en-GB"/>
        </w:rPr>
        <w:t>(1–2), 17–38. https://doi.org/10.1016/j.jcbs.2012.09.003</w:t>
      </w:r>
    </w:p>
    <w:p w14:paraId="4E36781F" w14:textId="77777777" w:rsidR="00520772" w:rsidRPr="00520772" w:rsidRDefault="00520772" w:rsidP="00520772">
      <w:pPr>
        <w:pStyle w:val="Bibliography"/>
        <w:rPr>
          <w:lang w:val="en-GB"/>
        </w:rPr>
      </w:pPr>
      <w:r w:rsidRPr="00520772">
        <w:rPr>
          <w:lang w:val="en-GB"/>
        </w:rPr>
        <w:t xml:space="preserve">Hughes, S., Cummins, J., &amp; Hussey, I. (2022). Effects on the Affect Misattribution Procedure are strongly moderated by influence awareness. </w:t>
      </w:r>
      <w:r w:rsidRPr="00520772">
        <w:rPr>
          <w:i/>
          <w:iCs/>
          <w:lang w:val="en-GB"/>
        </w:rPr>
        <w:t>Behavior Research Methods</w:t>
      </w:r>
      <w:r w:rsidRPr="00520772">
        <w:rPr>
          <w:lang w:val="en-GB"/>
        </w:rPr>
        <w:t>. https://doi.org/10.3758/s13428-022-01879-4</w:t>
      </w:r>
    </w:p>
    <w:p w14:paraId="1AAB0B44" w14:textId="77777777" w:rsidR="00520772" w:rsidRPr="00520772" w:rsidRDefault="00520772" w:rsidP="00520772">
      <w:pPr>
        <w:pStyle w:val="Bibliography"/>
        <w:rPr>
          <w:lang w:val="en-GB"/>
        </w:rPr>
      </w:pPr>
      <w:r w:rsidRPr="00520772">
        <w:rPr>
          <w:lang w:val="en-GB"/>
        </w:rPr>
        <w:t xml:space="preserve">Hughes, S., Hussey, I., Corrigan, B., Jolie, K., Murphy, C., &amp; Barnes‐Holmes, D. (2016). Faking revisited: Exerting strategic control over performance on the Implicit Relational Assessment Procedure. </w:t>
      </w:r>
      <w:r w:rsidRPr="00520772">
        <w:rPr>
          <w:i/>
          <w:iCs/>
          <w:lang w:val="en-GB"/>
        </w:rPr>
        <w:t>European Journal of Social Psychology</w:t>
      </w:r>
      <w:r w:rsidRPr="00520772">
        <w:rPr>
          <w:lang w:val="en-GB"/>
        </w:rPr>
        <w:t xml:space="preserve">, </w:t>
      </w:r>
      <w:r w:rsidRPr="00520772">
        <w:rPr>
          <w:i/>
          <w:iCs/>
          <w:lang w:val="en-GB"/>
        </w:rPr>
        <w:t>46</w:t>
      </w:r>
      <w:r w:rsidRPr="00520772">
        <w:rPr>
          <w:lang w:val="en-GB"/>
        </w:rPr>
        <w:t>(5), 632–648. psyh. https://doi.org/10.1002/ejsp.2207</w:t>
      </w:r>
    </w:p>
    <w:p w14:paraId="2EDBE68D" w14:textId="77777777" w:rsidR="00520772" w:rsidRPr="00520772" w:rsidRDefault="00520772" w:rsidP="00520772">
      <w:pPr>
        <w:pStyle w:val="Bibliography"/>
        <w:rPr>
          <w:lang w:val="en-GB"/>
        </w:rPr>
      </w:pPr>
      <w:r w:rsidRPr="00520772">
        <w:rPr>
          <w:lang w:val="en-GB"/>
        </w:rPr>
        <w:t xml:space="preserve">Hussey, I. (2020). The IRAP is not suitable for individual use. </w:t>
      </w:r>
      <w:r w:rsidRPr="00520772">
        <w:rPr>
          <w:i/>
          <w:iCs/>
          <w:lang w:val="en-GB"/>
        </w:rPr>
        <w:t>Preprint</w:t>
      </w:r>
      <w:r w:rsidRPr="00520772">
        <w:rPr>
          <w:lang w:val="en-GB"/>
        </w:rPr>
        <w:t>. https://doi.org/10.31234/osf.io/w2ygr</w:t>
      </w:r>
    </w:p>
    <w:p w14:paraId="45288790" w14:textId="77777777" w:rsidR="00520772" w:rsidRPr="00520772" w:rsidRDefault="00520772" w:rsidP="00520772">
      <w:pPr>
        <w:pStyle w:val="Bibliography"/>
        <w:rPr>
          <w:lang w:val="en-GB"/>
        </w:rPr>
      </w:pPr>
      <w:r w:rsidRPr="00520772">
        <w:rPr>
          <w:lang w:val="en-GB"/>
        </w:rPr>
        <w:t xml:space="preserve">Hussey, I. (2022). </w:t>
      </w:r>
      <w:r w:rsidRPr="00520772">
        <w:rPr>
          <w:i/>
          <w:iCs/>
          <w:lang w:val="en-GB"/>
        </w:rPr>
        <w:t>Reply to Barnes-Holmes &amp; Harte (2022) “The IRAP as a Measure of Implicit Cognition: A Case of Frankenstein’s Monster.”</w:t>
      </w:r>
      <w:r w:rsidRPr="00520772">
        <w:rPr>
          <w:lang w:val="en-GB"/>
        </w:rPr>
        <w:t xml:space="preserve"> PsyArXiv. https://doi.org/10.31234/osf.io/qmg6s</w:t>
      </w:r>
    </w:p>
    <w:p w14:paraId="3EE57F12" w14:textId="77777777" w:rsidR="00520772" w:rsidRPr="00520772" w:rsidRDefault="00520772" w:rsidP="00520772">
      <w:pPr>
        <w:pStyle w:val="Bibliography"/>
        <w:rPr>
          <w:lang w:val="en-GB"/>
        </w:rPr>
      </w:pPr>
      <w:r w:rsidRPr="00520772">
        <w:rPr>
          <w:lang w:val="en-GB"/>
        </w:rPr>
        <w:t xml:space="preserve">Hussey, I. (2023). </w:t>
      </w:r>
      <w:r w:rsidRPr="00520772">
        <w:rPr>
          <w:i/>
          <w:iCs/>
          <w:lang w:val="en-GB"/>
        </w:rPr>
        <w:t>A critical reanalysis of Vahey et al. (2015) “A meta-analysis of criterion effects for the Implicit Relational Assessment Procedure (IRAP) in the clinical domain.”</w:t>
      </w:r>
      <w:r w:rsidRPr="00520772">
        <w:rPr>
          <w:lang w:val="en-GB"/>
        </w:rPr>
        <w:t xml:space="preserve"> https://osf.io/jg8td/</w:t>
      </w:r>
    </w:p>
    <w:p w14:paraId="0548B4A1" w14:textId="77777777" w:rsidR="00520772" w:rsidRPr="00520772" w:rsidRDefault="00520772" w:rsidP="00520772">
      <w:pPr>
        <w:pStyle w:val="Bibliography"/>
        <w:rPr>
          <w:lang w:val="en-GB"/>
        </w:rPr>
      </w:pPr>
      <w:r w:rsidRPr="00520772">
        <w:rPr>
          <w:lang w:val="en-GB"/>
        </w:rPr>
        <w:t xml:space="preserve">Hussey, I., &amp; Barnes-Holmes, D. (2012). The implicit relational assessment procedure as a measure of implicit depression and the role of psychological flexibility. </w:t>
      </w:r>
      <w:r w:rsidRPr="00520772">
        <w:rPr>
          <w:i/>
          <w:iCs/>
          <w:lang w:val="en-GB"/>
        </w:rPr>
        <w:t>Cognitive and Behavioral Practice</w:t>
      </w:r>
      <w:r w:rsidRPr="00520772">
        <w:rPr>
          <w:lang w:val="en-GB"/>
        </w:rPr>
        <w:t xml:space="preserve">, </w:t>
      </w:r>
      <w:r w:rsidRPr="00520772">
        <w:rPr>
          <w:i/>
          <w:iCs/>
          <w:lang w:val="en-GB"/>
        </w:rPr>
        <w:t>19</w:t>
      </w:r>
      <w:r w:rsidRPr="00520772">
        <w:rPr>
          <w:lang w:val="en-GB"/>
        </w:rPr>
        <w:t>(4), 573–582. https://doi.org/10.1016/j.cbpra.2012.03.002</w:t>
      </w:r>
    </w:p>
    <w:p w14:paraId="514624DB" w14:textId="77777777" w:rsidR="00520772" w:rsidRPr="00520772" w:rsidRDefault="00520772" w:rsidP="00520772">
      <w:pPr>
        <w:pStyle w:val="Bibliography"/>
        <w:rPr>
          <w:lang w:val="en-GB"/>
        </w:rPr>
      </w:pPr>
      <w:r w:rsidRPr="00520772">
        <w:rPr>
          <w:lang w:val="en-GB"/>
        </w:rPr>
        <w:t xml:space="preserve">Hussey, I., Barnes-Holmes, D., &amp; Booth, R. (2016). Individuals with current suicidal ideation demonstrate implicit “fearlessness of death.” </w:t>
      </w:r>
      <w:r w:rsidRPr="00520772">
        <w:rPr>
          <w:i/>
          <w:iCs/>
          <w:lang w:val="en-GB"/>
        </w:rPr>
        <w:t>Journal of Behavior Therapy and Experimental Psychiatry</w:t>
      </w:r>
      <w:r w:rsidRPr="00520772">
        <w:rPr>
          <w:lang w:val="en-GB"/>
        </w:rPr>
        <w:t xml:space="preserve">, </w:t>
      </w:r>
      <w:r w:rsidRPr="00520772">
        <w:rPr>
          <w:i/>
          <w:iCs/>
          <w:lang w:val="en-GB"/>
        </w:rPr>
        <w:t>51</w:t>
      </w:r>
      <w:r w:rsidRPr="00520772">
        <w:rPr>
          <w:lang w:val="en-GB"/>
        </w:rPr>
        <w:t>, 1–9. https://doi.org/10.1016/j.jbtep.2015.11.003</w:t>
      </w:r>
    </w:p>
    <w:p w14:paraId="0B00D162" w14:textId="77777777" w:rsidR="00520772" w:rsidRPr="00520772" w:rsidRDefault="00520772" w:rsidP="00520772">
      <w:pPr>
        <w:pStyle w:val="Bibliography"/>
        <w:rPr>
          <w:lang w:val="en-GB"/>
        </w:rPr>
      </w:pPr>
      <w:r w:rsidRPr="00520772">
        <w:rPr>
          <w:lang w:val="en-GB"/>
        </w:rPr>
        <w:t xml:space="preserve">Hussey, I., &amp; Drake, C. E. (2019, June 27). </w:t>
      </w:r>
      <w:r w:rsidRPr="00520772">
        <w:rPr>
          <w:i/>
          <w:iCs/>
          <w:lang w:val="en-GB"/>
        </w:rPr>
        <w:t>A critique of IRAP research</w:t>
      </w:r>
      <w:r w:rsidRPr="00520772">
        <w:rPr>
          <w:lang w:val="en-GB"/>
        </w:rPr>
        <w:t>. Association for Contextual Behavioral Science World Conference 2019, Dublin, Ireland. https://osf.io/ke7zx/</w:t>
      </w:r>
    </w:p>
    <w:p w14:paraId="396D5EB0" w14:textId="77777777" w:rsidR="00520772" w:rsidRPr="00520772" w:rsidRDefault="00520772" w:rsidP="00520772">
      <w:pPr>
        <w:pStyle w:val="Bibliography"/>
        <w:rPr>
          <w:lang w:val="en-GB"/>
        </w:rPr>
      </w:pPr>
      <w:r w:rsidRPr="00520772">
        <w:rPr>
          <w:lang w:val="en-GB"/>
        </w:rPr>
        <w:t xml:space="preserve">Hussey, I., &amp; Drake, C. E. (2020a). The Implicit Relational Assessment Procedure demonstrates poor internal consistency and test-retest reliability: A meta-analysis. </w:t>
      </w:r>
      <w:r w:rsidRPr="00520772">
        <w:rPr>
          <w:i/>
          <w:iCs/>
          <w:lang w:val="en-GB"/>
        </w:rPr>
        <w:t>Preprint</w:t>
      </w:r>
      <w:r w:rsidRPr="00520772">
        <w:rPr>
          <w:lang w:val="en-GB"/>
        </w:rPr>
        <w:t>. https://doi.org/10.31234/osf.io/ge3k7</w:t>
      </w:r>
    </w:p>
    <w:p w14:paraId="33D667B8" w14:textId="77777777" w:rsidR="00520772" w:rsidRPr="00520772" w:rsidRDefault="00520772" w:rsidP="00520772">
      <w:pPr>
        <w:pStyle w:val="Bibliography"/>
        <w:rPr>
          <w:lang w:val="en-GB"/>
        </w:rPr>
      </w:pPr>
      <w:r w:rsidRPr="00520772">
        <w:rPr>
          <w:lang w:val="en-GB"/>
        </w:rPr>
        <w:t xml:space="preserve">Hussey, I., &amp; Drake, C. E. (2020b). </w:t>
      </w:r>
      <w:r w:rsidRPr="00520772">
        <w:rPr>
          <w:i/>
          <w:iCs/>
          <w:lang w:val="en-GB"/>
        </w:rPr>
        <w:t>The Implicit Relational Assessment Procedure is not very sensitive to the attitudes and learning histories it is used to assess</w:t>
      </w:r>
      <w:r w:rsidRPr="00520772">
        <w:rPr>
          <w:lang w:val="en-GB"/>
        </w:rPr>
        <w:t>. PsyArXiv. https://doi.org/10.31234/osf.io/sp6jx</w:t>
      </w:r>
    </w:p>
    <w:p w14:paraId="4355D942" w14:textId="77777777" w:rsidR="00520772" w:rsidRPr="00520772" w:rsidRDefault="00520772" w:rsidP="00520772">
      <w:pPr>
        <w:pStyle w:val="Bibliography"/>
        <w:rPr>
          <w:lang w:val="en-GB"/>
        </w:rPr>
      </w:pPr>
      <w:r w:rsidRPr="00520772">
        <w:rPr>
          <w:lang w:val="en-GB"/>
        </w:rPr>
        <w:t xml:space="preserve">Hussey, I., Hughes, S., Lai, C. K., Ebersole, C. R., Axt, J., &amp; Nosek, B. A. (2019). </w:t>
      </w:r>
      <w:r w:rsidRPr="00520772">
        <w:rPr>
          <w:i/>
          <w:iCs/>
          <w:lang w:val="en-GB"/>
        </w:rPr>
        <w:t>The Attitudes, Identities, and Individual Differences (AIID) Study and Dataset</w:t>
      </w:r>
      <w:r w:rsidRPr="00520772">
        <w:rPr>
          <w:lang w:val="en-GB"/>
        </w:rPr>
        <w:t>. https://doi.org/10.17605/OSF.IO/PCJWF</w:t>
      </w:r>
    </w:p>
    <w:p w14:paraId="4F7C8388" w14:textId="77777777" w:rsidR="00520772" w:rsidRPr="00520772" w:rsidRDefault="00520772" w:rsidP="00520772">
      <w:pPr>
        <w:pStyle w:val="Bibliography"/>
        <w:rPr>
          <w:lang w:val="en-GB"/>
        </w:rPr>
      </w:pPr>
      <w:r w:rsidRPr="00520772">
        <w:rPr>
          <w:lang w:val="en-GB"/>
        </w:rPr>
        <w:t xml:space="preserve">Hussey, I., Thompson, M., McEnteggart, C., Barnes-Holmes, D., &amp; Barnes-Holmes, Y. (2015). Interpreting and inverting with less cursing: A guide to interpreting IRAP data. </w:t>
      </w:r>
      <w:r w:rsidRPr="00520772">
        <w:rPr>
          <w:i/>
          <w:iCs/>
          <w:lang w:val="en-GB"/>
        </w:rPr>
        <w:t>Journal of Contextual Behavioral Science</w:t>
      </w:r>
      <w:r w:rsidRPr="00520772">
        <w:rPr>
          <w:lang w:val="en-GB"/>
        </w:rPr>
        <w:t xml:space="preserve">, </w:t>
      </w:r>
      <w:r w:rsidRPr="00520772">
        <w:rPr>
          <w:i/>
          <w:iCs/>
          <w:lang w:val="en-GB"/>
        </w:rPr>
        <w:t>4</w:t>
      </w:r>
      <w:r w:rsidRPr="00520772">
        <w:rPr>
          <w:lang w:val="en-GB"/>
        </w:rPr>
        <w:t>(3), 157–162. https://doi.org/10.1016/j.jcbs.2015.05.001</w:t>
      </w:r>
    </w:p>
    <w:p w14:paraId="76CEC7FA" w14:textId="77777777" w:rsidR="00520772" w:rsidRPr="00520772" w:rsidRDefault="00520772" w:rsidP="00520772">
      <w:pPr>
        <w:pStyle w:val="Bibliography"/>
        <w:rPr>
          <w:lang w:val="en-GB"/>
        </w:rPr>
      </w:pPr>
      <w:r w:rsidRPr="00520772">
        <w:rPr>
          <w:lang w:val="en-GB"/>
        </w:rPr>
        <w:t xml:space="preserve">Ioannidis, J. P. A. (2005). Why Most Published Research Findings Are False. </w:t>
      </w:r>
      <w:r w:rsidRPr="00520772">
        <w:rPr>
          <w:i/>
          <w:iCs/>
          <w:lang w:val="en-GB"/>
        </w:rPr>
        <w:t>PLOS Medicine</w:t>
      </w:r>
      <w:r w:rsidRPr="00520772">
        <w:rPr>
          <w:lang w:val="en-GB"/>
        </w:rPr>
        <w:t xml:space="preserve">, </w:t>
      </w:r>
      <w:r w:rsidRPr="00520772">
        <w:rPr>
          <w:i/>
          <w:iCs/>
          <w:lang w:val="en-GB"/>
        </w:rPr>
        <w:t>2</w:t>
      </w:r>
      <w:r w:rsidRPr="00520772">
        <w:rPr>
          <w:lang w:val="en-GB"/>
        </w:rPr>
        <w:t>(8), e124. https://doi.org/10.1371/journal.pmed.0020124</w:t>
      </w:r>
    </w:p>
    <w:p w14:paraId="75DABE46" w14:textId="77777777" w:rsidR="00520772" w:rsidRPr="00520772" w:rsidRDefault="00520772" w:rsidP="00520772">
      <w:pPr>
        <w:pStyle w:val="Bibliography"/>
        <w:rPr>
          <w:lang w:val="en-GB"/>
        </w:rPr>
      </w:pPr>
      <w:r w:rsidRPr="00520772">
        <w:rPr>
          <w:lang w:val="en-GB"/>
        </w:rPr>
        <w:t xml:space="preserve">Jackson, M. L., Larry Williams, W., Hayes, S. C., Humphreys, T., Gauthier, B., &amp; Westwood, R. (2016). Whatever gets your heart pumping: The impact of implicitly selected reinforcer-focused statements on exercise intensity. </w:t>
      </w:r>
      <w:r w:rsidRPr="00520772">
        <w:rPr>
          <w:i/>
          <w:iCs/>
          <w:lang w:val="en-GB"/>
        </w:rPr>
        <w:t>Journal of Contextual Behavioral Science</w:t>
      </w:r>
      <w:r w:rsidRPr="00520772">
        <w:rPr>
          <w:lang w:val="en-GB"/>
        </w:rPr>
        <w:t xml:space="preserve">, </w:t>
      </w:r>
      <w:r w:rsidRPr="00520772">
        <w:rPr>
          <w:i/>
          <w:iCs/>
          <w:lang w:val="en-GB"/>
        </w:rPr>
        <w:t>5</w:t>
      </w:r>
      <w:r w:rsidRPr="00520772">
        <w:rPr>
          <w:lang w:val="en-GB"/>
        </w:rPr>
        <w:t>(1), 48–57. https://doi.org/10.1016/j.jcbs.2015.11.002</w:t>
      </w:r>
    </w:p>
    <w:p w14:paraId="63C27864" w14:textId="77777777" w:rsidR="00520772" w:rsidRPr="00520772" w:rsidRDefault="00520772" w:rsidP="00520772">
      <w:pPr>
        <w:pStyle w:val="Bibliography"/>
        <w:rPr>
          <w:lang w:val="en-GB"/>
        </w:rPr>
      </w:pPr>
      <w:r w:rsidRPr="00520772">
        <w:rPr>
          <w:lang w:val="en-GB"/>
        </w:rPr>
        <w:t xml:space="preserve">Kavanagh, D., Hussey, I., McEnteggart, C., Barnes-Holmes, Y., &amp; Barnes-Holmes, D. (2016). Using the IRAP to explore natural language statements. </w:t>
      </w:r>
      <w:r w:rsidRPr="00520772">
        <w:rPr>
          <w:i/>
          <w:iCs/>
          <w:lang w:val="en-GB"/>
        </w:rPr>
        <w:t>Journal of Contextual Behavioral Science</w:t>
      </w:r>
      <w:r w:rsidRPr="00520772">
        <w:rPr>
          <w:lang w:val="en-GB"/>
        </w:rPr>
        <w:t xml:space="preserve">, </w:t>
      </w:r>
      <w:r w:rsidRPr="00520772">
        <w:rPr>
          <w:i/>
          <w:iCs/>
          <w:lang w:val="en-GB"/>
        </w:rPr>
        <w:t>5</w:t>
      </w:r>
      <w:r w:rsidRPr="00520772">
        <w:rPr>
          <w:lang w:val="en-GB"/>
        </w:rPr>
        <w:t>(4), 247–251. https://doi.org/10.1016/j.jcbs.2016.10.001</w:t>
      </w:r>
    </w:p>
    <w:p w14:paraId="36918300" w14:textId="77777777" w:rsidR="00520772" w:rsidRPr="00520772" w:rsidRDefault="00520772" w:rsidP="00520772">
      <w:pPr>
        <w:pStyle w:val="Bibliography"/>
        <w:rPr>
          <w:lang w:val="en-GB"/>
        </w:rPr>
      </w:pPr>
      <w:r w:rsidRPr="00520772">
        <w:rPr>
          <w:lang w:val="en-GB"/>
        </w:rPr>
        <w:t xml:space="preserve">Kavanagh, D., Matthyssen, N., Barnes-Holmes, Y., Barnes-Holmes, D., McEnteggart, C., &amp; Vastano, R. (2019). Exploring the use of pictures of self and other in the IRAP: Reflecting upon the emergence of differential trial type effects. </w:t>
      </w:r>
      <w:r w:rsidRPr="00520772">
        <w:rPr>
          <w:i/>
          <w:iCs/>
          <w:lang w:val="en-GB"/>
        </w:rPr>
        <w:t>International Journal of Psychology &amp; Psychological Therapy</w:t>
      </w:r>
      <w:r w:rsidRPr="00520772">
        <w:rPr>
          <w:lang w:val="en-GB"/>
        </w:rPr>
        <w:t xml:space="preserve">, </w:t>
      </w:r>
      <w:r w:rsidRPr="00520772">
        <w:rPr>
          <w:i/>
          <w:iCs/>
          <w:lang w:val="en-GB"/>
        </w:rPr>
        <w:t>19</w:t>
      </w:r>
      <w:r w:rsidRPr="00520772">
        <w:rPr>
          <w:lang w:val="en-GB"/>
        </w:rPr>
        <w:t>(3), 323–336. APA PsycInfo.</w:t>
      </w:r>
    </w:p>
    <w:p w14:paraId="075B5558" w14:textId="77777777" w:rsidR="00520772" w:rsidRPr="00520772" w:rsidRDefault="00520772" w:rsidP="00520772">
      <w:pPr>
        <w:pStyle w:val="Bibliography"/>
        <w:rPr>
          <w:lang w:val="en-GB"/>
        </w:rPr>
      </w:pPr>
      <w:r w:rsidRPr="00520772">
        <w:rPr>
          <w:lang w:val="en-GB"/>
        </w:rPr>
        <w:t xml:space="preserve">Kavanagh, D., Roelandt, A., Van Raemdonck, L., Barnes-Holmes, Y., Barnes-Holmes, D., &amp; McEnteggart, C. (2019). The On-Going Search for Perspective-Taking IRAPs: Exploring the Potential of the Natural Language-IRAP. </w:t>
      </w:r>
      <w:r w:rsidRPr="00520772">
        <w:rPr>
          <w:i/>
          <w:iCs/>
          <w:lang w:val="en-GB"/>
        </w:rPr>
        <w:t>The Psychological Record</w:t>
      </w:r>
      <w:r w:rsidRPr="00520772">
        <w:rPr>
          <w:lang w:val="en-GB"/>
        </w:rPr>
        <w:t xml:space="preserve">, </w:t>
      </w:r>
      <w:r w:rsidRPr="00520772">
        <w:rPr>
          <w:i/>
          <w:iCs/>
          <w:lang w:val="en-GB"/>
        </w:rPr>
        <w:t>69</w:t>
      </w:r>
      <w:r w:rsidRPr="00520772">
        <w:rPr>
          <w:lang w:val="en-GB"/>
        </w:rPr>
        <w:t>(2), 291–314. https://doi.org/10.1007/s40732-019-00333-w</w:t>
      </w:r>
    </w:p>
    <w:p w14:paraId="55E5C93D" w14:textId="77777777" w:rsidR="00520772" w:rsidRPr="00520772" w:rsidRDefault="00520772" w:rsidP="00520772">
      <w:pPr>
        <w:pStyle w:val="Bibliography"/>
        <w:rPr>
          <w:lang w:val="en-GB"/>
        </w:rPr>
      </w:pPr>
      <w:r w:rsidRPr="00520772">
        <w:rPr>
          <w:lang w:val="en-GB"/>
        </w:rPr>
        <w:t xml:space="preserve">Kerr, N. L. (1998). HARKing: Hypothesizing after the results are known. </w:t>
      </w:r>
      <w:r w:rsidRPr="00520772">
        <w:rPr>
          <w:i/>
          <w:iCs/>
          <w:lang w:val="en-GB"/>
        </w:rPr>
        <w:t>Personality and Social Psychology Review: An Official Journal of the Society for Personality and Social Psychology, Inc</w:t>
      </w:r>
      <w:r w:rsidRPr="00520772">
        <w:rPr>
          <w:lang w:val="en-GB"/>
        </w:rPr>
        <w:t xml:space="preserve">, </w:t>
      </w:r>
      <w:r w:rsidRPr="00520772">
        <w:rPr>
          <w:i/>
          <w:iCs/>
          <w:lang w:val="en-GB"/>
        </w:rPr>
        <w:t>2</w:t>
      </w:r>
      <w:r w:rsidRPr="00520772">
        <w:rPr>
          <w:lang w:val="en-GB"/>
        </w:rPr>
        <w:t>(3), 196–217. https://doi.org/10.1207/s15327957pspr0203_4</w:t>
      </w:r>
    </w:p>
    <w:p w14:paraId="6B6612CF" w14:textId="77777777" w:rsidR="00520772" w:rsidRPr="00520772" w:rsidRDefault="00520772" w:rsidP="00520772">
      <w:pPr>
        <w:pStyle w:val="Bibliography"/>
        <w:rPr>
          <w:lang w:val="en-GB"/>
        </w:rPr>
      </w:pPr>
      <w:r w:rsidRPr="00520772">
        <w:rPr>
          <w:lang w:val="en-GB"/>
        </w:rPr>
        <w:t xml:space="preserve">Kilroe, H., Murphy, C., Barnes-Holmes, D., &amp; Barnes-Holmes, Y. (2014). Using the T-IRAP interactive computer program and applied behavior analysis </w:t>
      </w:r>
      <w:r w:rsidRPr="00520772">
        <w:rPr>
          <w:lang w:val="en-GB"/>
        </w:rPr>
        <w:lastRenderedPageBreak/>
        <w:t xml:space="preserve">to teach relational responding in children with autism. </w:t>
      </w:r>
      <w:r w:rsidRPr="00520772">
        <w:rPr>
          <w:i/>
          <w:iCs/>
          <w:lang w:val="en-GB"/>
        </w:rPr>
        <w:t>Behavioral Development Bulletin</w:t>
      </w:r>
      <w:r w:rsidRPr="00520772">
        <w:rPr>
          <w:lang w:val="en-GB"/>
        </w:rPr>
        <w:t xml:space="preserve">, </w:t>
      </w:r>
      <w:r w:rsidRPr="00520772">
        <w:rPr>
          <w:i/>
          <w:iCs/>
          <w:lang w:val="en-GB"/>
        </w:rPr>
        <w:t>19</w:t>
      </w:r>
      <w:r w:rsidRPr="00520772">
        <w:rPr>
          <w:lang w:val="en-GB"/>
        </w:rPr>
        <w:t>(2), 60–80. psyh. https://doi.org/10.1037/h0100578</w:t>
      </w:r>
    </w:p>
    <w:p w14:paraId="45EC6D62" w14:textId="77777777" w:rsidR="00520772" w:rsidRPr="00520772" w:rsidRDefault="00520772" w:rsidP="00520772">
      <w:pPr>
        <w:pStyle w:val="Bibliography"/>
        <w:rPr>
          <w:lang w:val="en-GB"/>
        </w:rPr>
      </w:pPr>
      <w:r w:rsidRPr="00520772">
        <w:rPr>
          <w:lang w:val="en-GB"/>
        </w:rPr>
        <w:t xml:space="preserve">Klein, R. A., Vianello, M., Hasselman, F., Adams, B. G., Adams, R. B., Alper, S., Aveyard, M., Axt, J. R., Babalola, M. T., Bahník, Š., Batra, R., Berkics, M., Bernstein, M. J., Berry, D. R., Bialobrzeska, O., Binan, E. D., Bocian, K., Brandt, M. J., Busching, R., … Nosek, B. A. (2018). Many Labs 2: Investigating Variation in Replicability Across Samples and Settings. </w:t>
      </w:r>
      <w:r w:rsidRPr="00520772">
        <w:rPr>
          <w:i/>
          <w:iCs/>
          <w:lang w:val="en-GB"/>
        </w:rPr>
        <w:t>Advances in Methods and Practices in Psychological Science</w:t>
      </w:r>
      <w:r w:rsidRPr="00520772">
        <w:rPr>
          <w:lang w:val="en-GB"/>
        </w:rPr>
        <w:t xml:space="preserve">, </w:t>
      </w:r>
      <w:r w:rsidRPr="00520772">
        <w:rPr>
          <w:i/>
          <w:iCs/>
          <w:lang w:val="en-GB"/>
        </w:rPr>
        <w:t>1</w:t>
      </w:r>
      <w:r w:rsidRPr="00520772">
        <w:rPr>
          <w:lang w:val="en-GB"/>
        </w:rPr>
        <w:t>(4), 443–490. https://doi.org/10.1177/2515245918810225</w:t>
      </w:r>
    </w:p>
    <w:p w14:paraId="1A2D2EE2" w14:textId="77777777" w:rsidR="00520772" w:rsidRPr="00520772" w:rsidRDefault="00520772" w:rsidP="00520772">
      <w:pPr>
        <w:pStyle w:val="Bibliography"/>
        <w:rPr>
          <w:lang w:val="en-GB"/>
        </w:rPr>
      </w:pPr>
      <w:r w:rsidRPr="00520772">
        <w:rPr>
          <w:lang w:val="en-GB"/>
        </w:rPr>
        <w:t xml:space="preserve">Lakens, D. (2021). The Practical Alternative to the p Value Is the Correctly Used p Value. </w:t>
      </w:r>
      <w:r w:rsidRPr="00520772">
        <w:rPr>
          <w:i/>
          <w:iCs/>
          <w:lang w:val="en-GB"/>
        </w:rPr>
        <w:t>Perspectives on Psychological Science: A Journal of the Association for Psychological Science</w:t>
      </w:r>
      <w:r w:rsidRPr="00520772">
        <w:rPr>
          <w:lang w:val="en-GB"/>
        </w:rPr>
        <w:t xml:space="preserve">, </w:t>
      </w:r>
      <w:r w:rsidRPr="00520772">
        <w:rPr>
          <w:i/>
          <w:iCs/>
          <w:lang w:val="en-GB"/>
        </w:rPr>
        <w:t>16</w:t>
      </w:r>
      <w:r w:rsidRPr="00520772">
        <w:rPr>
          <w:lang w:val="en-GB"/>
        </w:rPr>
        <w:t>(3), 639–648. https://doi.org/10.1177/1745691620958012</w:t>
      </w:r>
    </w:p>
    <w:p w14:paraId="526C4541" w14:textId="77777777" w:rsidR="00520772" w:rsidRPr="00520772" w:rsidRDefault="00520772" w:rsidP="00520772">
      <w:pPr>
        <w:pStyle w:val="Bibliography"/>
        <w:rPr>
          <w:lang w:val="en-GB"/>
        </w:rPr>
      </w:pPr>
      <w:r w:rsidRPr="00520772">
        <w:rPr>
          <w:lang w:val="en-GB"/>
        </w:rPr>
        <w:t xml:space="preserve">Lakens, D. (2022). Sample Size Justification. </w:t>
      </w:r>
      <w:r w:rsidRPr="00520772">
        <w:rPr>
          <w:i/>
          <w:iCs/>
          <w:lang w:val="en-GB"/>
        </w:rPr>
        <w:t>Collabra: Psychology</w:t>
      </w:r>
      <w:r w:rsidRPr="00520772">
        <w:rPr>
          <w:lang w:val="en-GB"/>
        </w:rPr>
        <w:t xml:space="preserve">, </w:t>
      </w:r>
      <w:r w:rsidRPr="00520772">
        <w:rPr>
          <w:i/>
          <w:iCs/>
          <w:lang w:val="en-GB"/>
        </w:rPr>
        <w:t>8</w:t>
      </w:r>
      <w:r w:rsidRPr="00520772">
        <w:rPr>
          <w:lang w:val="en-GB"/>
        </w:rPr>
        <w:t>(1), 33267. https://doi.org/10.1525/collabra.33267</w:t>
      </w:r>
    </w:p>
    <w:p w14:paraId="1EA9AE73" w14:textId="77777777" w:rsidR="00520772" w:rsidRPr="00520772" w:rsidRDefault="00520772" w:rsidP="00520772">
      <w:pPr>
        <w:pStyle w:val="Bibliography"/>
        <w:rPr>
          <w:lang w:val="en-GB"/>
        </w:rPr>
      </w:pPr>
      <w:r w:rsidRPr="00520772">
        <w:rPr>
          <w:lang w:val="en-GB"/>
        </w:rPr>
        <w:t xml:space="preserve">Lakens, D., Adolfi, F. G., Albers, C. J., Anvari, F., Apps, M. A. J., Argamon, S. E., Baguley, T., Becker, R. B., Benning, S. D., Bradford, D. E., Buchanan, E. M., Caldwell, A. R., Van Calster, B., Carlsson, R., Chen, S.-C., Chung, B., Colling, L. J., Collins, G. S., Crook, Z., … Zwaan, R. A. (2018). Justify your alpha. </w:t>
      </w:r>
      <w:r w:rsidRPr="00520772">
        <w:rPr>
          <w:i/>
          <w:iCs/>
          <w:lang w:val="en-GB"/>
        </w:rPr>
        <w:t>Nature Human Behaviour</w:t>
      </w:r>
      <w:r w:rsidRPr="00520772">
        <w:rPr>
          <w:lang w:val="en-GB"/>
        </w:rPr>
        <w:t xml:space="preserve">, </w:t>
      </w:r>
      <w:r w:rsidRPr="00520772">
        <w:rPr>
          <w:i/>
          <w:iCs/>
          <w:lang w:val="en-GB"/>
        </w:rPr>
        <w:t>2</w:t>
      </w:r>
      <w:r w:rsidRPr="00520772">
        <w:rPr>
          <w:lang w:val="en-GB"/>
        </w:rPr>
        <w:t>(3), 168–171. https://doi.org/10.1038/s41562-018-0311-x</w:t>
      </w:r>
    </w:p>
    <w:p w14:paraId="6E963177" w14:textId="77777777" w:rsidR="00520772" w:rsidRPr="00520772" w:rsidRDefault="00520772" w:rsidP="00520772">
      <w:pPr>
        <w:pStyle w:val="Bibliography"/>
        <w:rPr>
          <w:lang w:val="en-GB"/>
        </w:rPr>
      </w:pPr>
      <w:r w:rsidRPr="00520772">
        <w:rPr>
          <w:lang w:val="en-GB"/>
        </w:rPr>
        <w:t xml:space="preserve">Lakens, D., Scheel, A. M., &amp; Isager, P. M. (2018). Equivalence Testing for Psychological Research: A Tutorial. </w:t>
      </w:r>
      <w:r w:rsidRPr="00520772">
        <w:rPr>
          <w:i/>
          <w:iCs/>
          <w:lang w:val="en-GB"/>
        </w:rPr>
        <w:t>Advances in Methods and Practices in Psychological Science</w:t>
      </w:r>
      <w:r w:rsidRPr="00520772">
        <w:rPr>
          <w:lang w:val="en-GB"/>
        </w:rPr>
        <w:t xml:space="preserve">, </w:t>
      </w:r>
      <w:r w:rsidRPr="00520772">
        <w:rPr>
          <w:i/>
          <w:iCs/>
          <w:lang w:val="en-GB"/>
        </w:rPr>
        <w:t>1</w:t>
      </w:r>
      <w:r w:rsidRPr="00520772">
        <w:rPr>
          <w:lang w:val="en-GB"/>
        </w:rPr>
        <w:t>(2), 259–269.</w:t>
      </w:r>
    </w:p>
    <w:p w14:paraId="12F48B35" w14:textId="77777777" w:rsidR="00520772" w:rsidRPr="00520772" w:rsidRDefault="00520772" w:rsidP="00520772">
      <w:pPr>
        <w:pStyle w:val="Bibliography"/>
        <w:rPr>
          <w:lang w:val="en-GB"/>
        </w:rPr>
      </w:pPr>
      <w:r w:rsidRPr="00520772">
        <w:rPr>
          <w:lang w:val="en-GB"/>
        </w:rPr>
        <w:t xml:space="preserve">LeBel, E. P., Campbell, L., &amp; Loving, T. J. (2017). Benefits of open and high-powered research outweigh costs. </w:t>
      </w:r>
      <w:r w:rsidRPr="00520772">
        <w:rPr>
          <w:i/>
          <w:iCs/>
          <w:lang w:val="en-GB"/>
        </w:rPr>
        <w:t>Journal of Personality and Social Psychology</w:t>
      </w:r>
      <w:r w:rsidRPr="00520772">
        <w:rPr>
          <w:lang w:val="en-GB"/>
        </w:rPr>
        <w:t xml:space="preserve">, </w:t>
      </w:r>
      <w:r w:rsidRPr="00520772">
        <w:rPr>
          <w:i/>
          <w:iCs/>
          <w:lang w:val="en-GB"/>
        </w:rPr>
        <w:t>113</w:t>
      </w:r>
      <w:r w:rsidRPr="00520772">
        <w:rPr>
          <w:lang w:val="en-GB"/>
        </w:rPr>
        <w:t>(2), 230–243. https://doi.org/10.1037/pspi0000049</w:t>
      </w:r>
    </w:p>
    <w:p w14:paraId="4A8D3629" w14:textId="77777777" w:rsidR="00520772" w:rsidRPr="00520772" w:rsidRDefault="00520772" w:rsidP="00520772">
      <w:pPr>
        <w:pStyle w:val="Bibliography"/>
        <w:rPr>
          <w:lang w:val="en-GB"/>
        </w:rPr>
      </w:pPr>
      <w:r w:rsidRPr="00520772">
        <w:rPr>
          <w:lang w:val="en-GB"/>
        </w:rPr>
        <w:t xml:space="preserve">Leech, A., &amp; Barnes-Holmes, D. (2020). Training and testing for a transformation of fear and avoidance functions via combinatorial entailment using the Implicit Relational Assessment Procedure (IRAP): Further exploratory analyses. </w:t>
      </w:r>
      <w:r w:rsidRPr="00520772">
        <w:rPr>
          <w:i/>
          <w:iCs/>
          <w:lang w:val="en-GB"/>
        </w:rPr>
        <w:t>Behavioural Processes</w:t>
      </w:r>
      <w:r w:rsidRPr="00520772">
        <w:rPr>
          <w:lang w:val="en-GB"/>
        </w:rPr>
        <w:t xml:space="preserve">, </w:t>
      </w:r>
      <w:r w:rsidRPr="00520772">
        <w:rPr>
          <w:i/>
          <w:iCs/>
          <w:lang w:val="en-GB"/>
        </w:rPr>
        <w:t>172</w:t>
      </w:r>
      <w:r w:rsidRPr="00520772">
        <w:rPr>
          <w:lang w:val="en-GB"/>
        </w:rPr>
        <w:t>. APA PsycInfo. https://doi.org/10.1016/j.beproc.2019.104027</w:t>
      </w:r>
    </w:p>
    <w:p w14:paraId="2663AECB" w14:textId="77777777" w:rsidR="00520772" w:rsidRPr="00520772" w:rsidRDefault="00520772" w:rsidP="00520772">
      <w:pPr>
        <w:pStyle w:val="Bibliography"/>
        <w:rPr>
          <w:lang w:val="en-GB"/>
        </w:rPr>
      </w:pPr>
      <w:r w:rsidRPr="00520772">
        <w:rPr>
          <w:lang w:val="en-GB"/>
        </w:rPr>
        <w:t xml:space="preserve">Levin, M. E., Hayes, S. C., &amp; Waltz, T. (2010). Creating an implicit measure of cognition more suited to applied research: A test of the Mixed Trial—Implicit Relational Assessment Procedure (MT-IRAP). </w:t>
      </w:r>
      <w:r w:rsidRPr="00520772">
        <w:rPr>
          <w:i/>
          <w:iCs/>
          <w:lang w:val="en-GB"/>
        </w:rPr>
        <w:t>International Journal of Behavioral Consultation and Therapy</w:t>
      </w:r>
      <w:r w:rsidRPr="00520772">
        <w:rPr>
          <w:lang w:val="en-GB"/>
        </w:rPr>
        <w:t xml:space="preserve">, </w:t>
      </w:r>
      <w:r w:rsidRPr="00520772">
        <w:rPr>
          <w:i/>
          <w:iCs/>
          <w:lang w:val="en-GB"/>
        </w:rPr>
        <w:t>6</w:t>
      </w:r>
      <w:r w:rsidRPr="00520772">
        <w:rPr>
          <w:lang w:val="en-GB"/>
        </w:rPr>
        <w:t>(3), 245–262. psyh. https://doi.org/10.1037/h0100911</w:t>
      </w:r>
    </w:p>
    <w:p w14:paraId="59356ACD" w14:textId="77777777" w:rsidR="00520772" w:rsidRPr="00520772" w:rsidRDefault="00520772" w:rsidP="00520772">
      <w:pPr>
        <w:pStyle w:val="Bibliography"/>
        <w:rPr>
          <w:lang w:val="en-GB"/>
        </w:rPr>
      </w:pPr>
      <w:r w:rsidRPr="00520772">
        <w:rPr>
          <w:lang w:val="en-GB"/>
        </w:rPr>
        <w:t xml:space="preserve">Magnusson, K. (2023). </w:t>
      </w:r>
      <w:r w:rsidRPr="00520772">
        <w:rPr>
          <w:i/>
          <w:iCs/>
          <w:lang w:val="en-GB"/>
        </w:rPr>
        <w:t>Understanding Statistical Power and Significance Testing—An Interactive Visualization</w:t>
      </w:r>
      <w:r w:rsidRPr="00520772">
        <w:rPr>
          <w:lang w:val="en-GB"/>
        </w:rPr>
        <w:t>. https://rpsychologist.com/d3/nhst/</w:t>
      </w:r>
    </w:p>
    <w:p w14:paraId="714F1821" w14:textId="77777777" w:rsidR="00520772" w:rsidRPr="00520772" w:rsidRDefault="00520772" w:rsidP="00520772">
      <w:pPr>
        <w:pStyle w:val="Bibliography"/>
        <w:rPr>
          <w:lang w:val="en-GB"/>
        </w:rPr>
      </w:pPr>
      <w:r w:rsidRPr="00520772">
        <w:rPr>
          <w:lang w:val="en-GB"/>
        </w:rPr>
        <w:t xml:space="preserve">Makel, M. C., Plucker, J. A., &amp; Hegarty, B. (2012). Replications in Psychology Research: How Often Do They Really Occur? </w:t>
      </w:r>
      <w:r w:rsidRPr="00520772">
        <w:rPr>
          <w:i/>
          <w:iCs/>
          <w:lang w:val="en-GB"/>
        </w:rPr>
        <w:t>Perspectives on Psychological Science</w:t>
      </w:r>
      <w:r w:rsidRPr="00520772">
        <w:rPr>
          <w:lang w:val="en-GB"/>
        </w:rPr>
        <w:t xml:space="preserve">, </w:t>
      </w:r>
      <w:r w:rsidRPr="00520772">
        <w:rPr>
          <w:i/>
          <w:iCs/>
          <w:lang w:val="en-GB"/>
        </w:rPr>
        <w:t>7</w:t>
      </w:r>
      <w:r w:rsidRPr="00520772">
        <w:rPr>
          <w:lang w:val="en-GB"/>
        </w:rPr>
        <w:t>(6), 537–542. https://doi.org/10.1177/1745691612460688</w:t>
      </w:r>
    </w:p>
    <w:p w14:paraId="025DAC25" w14:textId="77777777" w:rsidR="00520772" w:rsidRPr="00520772" w:rsidRDefault="00520772" w:rsidP="00520772">
      <w:pPr>
        <w:pStyle w:val="Bibliography"/>
        <w:rPr>
          <w:lang w:val="en-GB"/>
        </w:rPr>
      </w:pPr>
      <w:r w:rsidRPr="00520772">
        <w:rPr>
          <w:lang w:val="en-GB"/>
        </w:rPr>
        <w:t xml:space="preserve">Maloney, E., &amp; Barnes-Holmes, D. (2016). Exploring the Behavioral Dynamics of the Implicit Relational Assessment Procedure: The Role of Relational Contextual Cues Versus Relational Coherence Indicators as Response Options. </w:t>
      </w:r>
      <w:r w:rsidRPr="00520772">
        <w:rPr>
          <w:i/>
          <w:iCs/>
          <w:lang w:val="en-GB"/>
        </w:rPr>
        <w:t>The Psychological Record</w:t>
      </w:r>
      <w:r w:rsidRPr="00520772">
        <w:rPr>
          <w:lang w:val="en-GB"/>
        </w:rPr>
        <w:t>. https://doi.org/10.1007/s40732-016-0180-5</w:t>
      </w:r>
    </w:p>
    <w:p w14:paraId="5EA1A82F" w14:textId="77777777" w:rsidR="00520772" w:rsidRPr="00520772" w:rsidRDefault="00520772" w:rsidP="00520772">
      <w:pPr>
        <w:pStyle w:val="Bibliography"/>
        <w:rPr>
          <w:lang w:val="en-GB"/>
        </w:rPr>
      </w:pPr>
      <w:r w:rsidRPr="00520772">
        <w:rPr>
          <w:lang w:val="en-GB"/>
        </w:rPr>
        <w:t xml:space="preserve">McShane, B. B., &amp; Böckenholt, U. (2014). You Cannot Step Into the Same River Twice: When Power Analyses Are Optimistic. </w:t>
      </w:r>
      <w:r w:rsidRPr="00520772">
        <w:rPr>
          <w:i/>
          <w:iCs/>
          <w:lang w:val="en-GB"/>
        </w:rPr>
        <w:t>Perspectives on Psychological Science</w:t>
      </w:r>
      <w:r w:rsidRPr="00520772">
        <w:rPr>
          <w:lang w:val="en-GB"/>
        </w:rPr>
        <w:t xml:space="preserve">, </w:t>
      </w:r>
      <w:r w:rsidRPr="00520772">
        <w:rPr>
          <w:i/>
          <w:iCs/>
          <w:lang w:val="en-GB"/>
        </w:rPr>
        <w:t>9</w:t>
      </w:r>
      <w:r w:rsidRPr="00520772">
        <w:rPr>
          <w:lang w:val="en-GB"/>
        </w:rPr>
        <w:t>(6), 612–625. https://doi.org/10.1177/1745691614548513</w:t>
      </w:r>
    </w:p>
    <w:p w14:paraId="7ABDFB60" w14:textId="77777777" w:rsidR="00520772" w:rsidRPr="00520772" w:rsidRDefault="00520772" w:rsidP="00520772">
      <w:pPr>
        <w:pStyle w:val="Bibliography"/>
        <w:rPr>
          <w:lang w:val="en-GB"/>
        </w:rPr>
      </w:pPr>
      <w:r w:rsidRPr="00520772">
        <w:rPr>
          <w:lang w:val="en-GB"/>
        </w:rPr>
        <w:t xml:space="preserve">Moher, D., Liberati, A., Tetzlaff, J., &amp; Altman, D. G. (2009). Preferred reporting items for systematic reviews and meta-analyses: The PRISMA statement. </w:t>
      </w:r>
      <w:r w:rsidRPr="00520772">
        <w:rPr>
          <w:i/>
          <w:iCs/>
          <w:lang w:val="en-GB"/>
        </w:rPr>
        <w:t>BMJ</w:t>
      </w:r>
      <w:r w:rsidRPr="00520772">
        <w:rPr>
          <w:lang w:val="en-GB"/>
        </w:rPr>
        <w:t xml:space="preserve">, </w:t>
      </w:r>
      <w:r w:rsidRPr="00520772">
        <w:rPr>
          <w:i/>
          <w:iCs/>
          <w:lang w:val="en-GB"/>
        </w:rPr>
        <w:t>339</w:t>
      </w:r>
      <w:r w:rsidRPr="00520772">
        <w:rPr>
          <w:lang w:val="en-GB"/>
        </w:rPr>
        <w:t>, b2535. https://doi.org/10.1136/bmj.b2535</w:t>
      </w:r>
    </w:p>
    <w:p w14:paraId="65617CB9" w14:textId="77777777" w:rsidR="00520772" w:rsidRPr="00520772" w:rsidRDefault="00520772" w:rsidP="00520772">
      <w:pPr>
        <w:pStyle w:val="Bibliography"/>
        <w:rPr>
          <w:lang w:val="en-GB"/>
        </w:rPr>
      </w:pPr>
      <w:r w:rsidRPr="00520772">
        <w:rPr>
          <w:lang w:val="en-GB"/>
        </w:rPr>
        <w:t xml:space="preserve">Munafò, M. R., Nosek, B. A., Bishop, D. V. M., Button, K. S., Chambers, C. D., Percie du Sert, N., Simonsohn, U., Wagenmakers, E.-J., Ware, J. J., &amp; Ioannidis, J. P. A. (2017). A manifesto for reproducible science. </w:t>
      </w:r>
      <w:r w:rsidRPr="00520772">
        <w:rPr>
          <w:i/>
          <w:iCs/>
          <w:lang w:val="en-GB"/>
        </w:rPr>
        <w:t>Nature Human Behaviour</w:t>
      </w:r>
      <w:r w:rsidRPr="00520772">
        <w:rPr>
          <w:lang w:val="en-GB"/>
        </w:rPr>
        <w:t xml:space="preserve">, </w:t>
      </w:r>
      <w:r w:rsidRPr="00520772">
        <w:rPr>
          <w:i/>
          <w:iCs/>
          <w:lang w:val="en-GB"/>
        </w:rPr>
        <w:t>1</w:t>
      </w:r>
      <w:r w:rsidRPr="00520772">
        <w:rPr>
          <w:lang w:val="en-GB"/>
        </w:rPr>
        <w:t>(1), 0021. https://doi.org/10.1038/s41562-016-0021</w:t>
      </w:r>
    </w:p>
    <w:p w14:paraId="67FA9FF1" w14:textId="77777777" w:rsidR="00520772" w:rsidRPr="00520772" w:rsidRDefault="00520772" w:rsidP="00520772">
      <w:pPr>
        <w:pStyle w:val="Bibliography"/>
        <w:rPr>
          <w:lang w:val="en-GB"/>
        </w:rPr>
      </w:pPr>
      <w:r w:rsidRPr="00520772">
        <w:rPr>
          <w:lang w:val="en-GB"/>
        </w:rPr>
        <w:t xml:space="preserve">Nicholson, E., &amp; Barnes-Holmes, D. (2012). Developing an implicit measure of disgust propensity and disgust sensitivity: Examining the role of implicit disgust propensity and sensitivity in obsessive-compulsive tendencies. </w:t>
      </w:r>
      <w:r w:rsidRPr="00520772">
        <w:rPr>
          <w:i/>
          <w:iCs/>
          <w:lang w:val="en-GB"/>
        </w:rPr>
        <w:t>Journal of Behavior Therapy and Experimental Psychiatry</w:t>
      </w:r>
      <w:r w:rsidRPr="00520772">
        <w:rPr>
          <w:lang w:val="en-GB"/>
        </w:rPr>
        <w:t xml:space="preserve">, </w:t>
      </w:r>
      <w:r w:rsidRPr="00520772">
        <w:rPr>
          <w:i/>
          <w:iCs/>
          <w:lang w:val="en-GB"/>
        </w:rPr>
        <w:t>43</w:t>
      </w:r>
      <w:r w:rsidRPr="00520772">
        <w:rPr>
          <w:lang w:val="en-GB"/>
        </w:rPr>
        <w:t>(3), 922–930. psyh. https://doi.org/10.1016/j.jbtep.2012.02.001</w:t>
      </w:r>
    </w:p>
    <w:p w14:paraId="14D6DF7B" w14:textId="77777777" w:rsidR="00520772" w:rsidRPr="00520772" w:rsidRDefault="00520772" w:rsidP="00520772">
      <w:pPr>
        <w:pStyle w:val="Bibliography"/>
        <w:rPr>
          <w:lang w:val="en-GB"/>
        </w:rPr>
      </w:pPr>
      <w:r w:rsidRPr="00520772">
        <w:rPr>
          <w:lang w:val="en-GB"/>
        </w:rPr>
        <w:t xml:space="preserve">Nosek, B. A., Ebersole, C. R., DeHaven, A. C., &amp; Mellor, D. T. (2018). The preregistration revolution. </w:t>
      </w:r>
      <w:r w:rsidRPr="00520772">
        <w:rPr>
          <w:i/>
          <w:iCs/>
          <w:lang w:val="en-GB"/>
        </w:rPr>
        <w:t>Proceedings of the National Academy of Sciences</w:t>
      </w:r>
      <w:r w:rsidRPr="00520772">
        <w:rPr>
          <w:lang w:val="en-GB"/>
        </w:rPr>
        <w:t xml:space="preserve">, </w:t>
      </w:r>
      <w:r w:rsidRPr="00520772">
        <w:rPr>
          <w:i/>
          <w:iCs/>
          <w:lang w:val="en-GB"/>
        </w:rPr>
        <w:t>115</w:t>
      </w:r>
      <w:r w:rsidRPr="00520772">
        <w:rPr>
          <w:lang w:val="en-GB"/>
        </w:rPr>
        <w:t>(11), 2600–2606. https://doi.org/10.1073/pnas.1708274114</w:t>
      </w:r>
    </w:p>
    <w:p w14:paraId="12483FFD" w14:textId="77777777" w:rsidR="00520772" w:rsidRPr="00520772" w:rsidRDefault="00520772" w:rsidP="00520772">
      <w:pPr>
        <w:pStyle w:val="Bibliography"/>
        <w:rPr>
          <w:lang w:val="en-GB"/>
        </w:rPr>
      </w:pPr>
      <w:r w:rsidRPr="00520772">
        <w:rPr>
          <w:lang w:val="en-GB"/>
        </w:rPr>
        <w:t xml:space="preserve">Nosek, B. A., Greenwald, A. G., &amp; Banaji, M. R. (2007). The Implicit Association Test at age 7: A methodological and conceptual review. In JA. Bargh (Ed.), </w:t>
      </w:r>
      <w:r w:rsidRPr="00520772">
        <w:rPr>
          <w:i/>
          <w:iCs/>
          <w:lang w:val="en-GB"/>
        </w:rPr>
        <w:t>Automatic processes in social thinking and behavior</w:t>
      </w:r>
      <w:r w:rsidRPr="00520772">
        <w:rPr>
          <w:lang w:val="en-GB"/>
        </w:rPr>
        <w:t xml:space="preserve"> (pp. 265–292). Psychology Press.</w:t>
      </w:r>
    </w:p>
    <w:p w14:paraId="78CB7944" w14:textId="77777777" w:rsidR="00520772" w:rsidRPr="00520772" w:rsidRDefault="00520772" w:rsidP="00520772">
      <w:pPr>
        <w:pStyle w:val="Bibliography"/>
        <w:rPr>
          <w:lang w:val="en-GB"/>
        </w:rPr>
      </w:pPr>
      <w:r w:rsidRPr="00520772">
        <w:rPr>
          <w:lang w:val="en-GB"/>
        </w:rPr>
        <w:t xml:space="preserve">Nunnally, J., &amp; Bernstein, I. (1994). </w:t>
      </w:r>
      <w:r w:rsidRPr="00520772">
        <w:rPr>
          <w:i/>
          <w:iCs/>
          <w:lang w:val="en-GB"/>
        </w:rPr>
        <w:t>Psychometric Theory</w:t>
      </w:r>
      <w:r w:rsidRPr="00520772">
        <w:rPr>
          <w:lang w:val="en-GB"/>
        </w:rPr>
        <w:t xml:space="preserve"> (3rd edition). McGraw-Hill.</w:t>
      </w:r>
    </w:p>
    <w:p w14:paraId="30F813ED" w14:textId="77777777" w:rsidR="00520772" w:rsidRPr="00520772" w:rsidRDefault="00520772" w:rsidP="00520772">
      <w:pPr>
        <w:pStyle w:val="Bibliography"/>
        <w:rPr>
          <w:lang w:val="en-GB"/>
        </w:rPr>
      </w:pPr>
      <w:r w:rsidRPr="00520772">
        <w:rPr>
          <w:lang w:val="en-GB"/>
        </w:rPr>
        <w:t xml:space="preserve">Open Science Collaboration. (2015). Estimating the reproducibility of psychological science. </w:t>
      </w:r>
      <w:r w:rsidRPr="00520772">
        <w:rPr>
          <w:i/>
          <w:iCs/>
          <w:lang w:val="en-GB"/>
        </w:rPr>
        <w:t>Science</w:t>
      </w:r>
      <w:r w:rsidRPr="00520772">
        <w:rPr>
          <w:lang w:val="en-GB"/>
        </w:rPr>
        <w:t xml:space="preserve">, </w:t>
      </w:r>
      <w:r w:rsidRPr="00520772">
        <w:rPr>
          <w:i/>
          <w:iCs/>
          <w:lang w:val="en-GB"/>
        </w:rPr>
        <w:t>349</w:t>
      </w:r>
      <w:r w:rsidRPr="00520772">
        <w:rPr>
          <w:lang w:val="en-GB"/>
        </w:rPr>
        <w:t>(6251), aac4716. https://doi.org/10.1126/science.aac4716</w:t>
      </w:r>
    </w:p>
    <w:p w14:paraId="38212611" w14:textId="77777777" w:rsidR="00520772" w:rsidRPr="00520772" w:rsidRDefault="00520772" w:rsidP="00520772">
      <w:pPr>
        <w:pStyle w:val="Bibliography"/>
        <w:rPr>
          <w:lang w:val="en-GB"/>
        </w:rPr>
      </w:pPr>
      <w:r w:rsidRPr="00520772">
        <w:rPr>
          <w:lang w:val="en-GB"/>
        </w:rPr>
        <w:lastRenderedPageBreak/>
        <w:t xml:space="preserve">Page, L., Noussair, C. N., &amp; Slonim, R. (2021). The replication crisis, the rise of new research practices and what it means for experimental economics. </w:t>
      </w:r>
      <w:r w:rsidRPr="00520772">
        <w:rPr>
          <w:i/>
          <w:iCs/>
          <w:lang w:val="en-GB"/>
        </w:rPr>
        <w:t>Journal of the Economic Science Association</w:t>
      </w:r>
      <w:r w:rsidRPr="00520772">
        <w:rPr>
          <w:lang w:val="en-GB"/>
        </w:rPr>
        <w:t xml:space="preserve">, </w:t>
      </w:r>
      <w:r w:rsidRPr="00520772">
        <w:rPr>
          <w:i/>
          <w:iCs/>
          <w:lang w:val="en-GB"/>
        </w:rPr>
        <w:t>7</w:t>
      </w:r>
      <w:r w:rsidRPr="00520772">
        <w:rPr>
          <w:lang w:val="en-GB"/>
        </w:rPr>
        <w:t>(2), 210–225. https://doi.org/10.1007/s40881-021-00107-7</w:t>
      </w:r>
    </w:p>
    <w:p w14:paraId="6ABE3224" w14:textId="77777777" w:rsidR="00520772" w:rsidRPr="00520772" w:rsidRDefault="00520772" w:rsidP="00520772">
      <w:pPr>
        <w:pStyle w:val="Bibliography"/>
        <w:rPr>
          <w:lang w:val="en-GB"/>
        </w:rPr>
      </w:pPr>
      <w:r w:rsidRPr="00520772">
        <w:rPr>
          <w:lang w:val="en-GB"/>
        </w:rPr>
        <w:t xml:space="preserve">Parling, T., Cernvall, M., Stewart, I., Barnes-Holmes, D., &amp; Ghaderi, A. (2012). Using the Implicit Relational Assessment Procedure to Compare Implicit Pro-Thin/Anti-Fat Attitudes of Patients With Anorexia Nervosa and Non-Clinical Controls. </w:t>
      </w:r>
      <w:r w:rsidRPr="00520772">
        <w:rPr>
          <w:i/>
          <w:iCs/>
          <w:lang w:val="en-GB"/>
        </w:rPr>
        <w:t>Eating Disorders</w:t>
      </w:r>
      <w:r w:rsidRPr="00520772">
        <w:rPr>
          <w:lang w:val="en-GB"/>
        </w:rPr>
        <w:t xml:space="preserve">, </w:t>
      </w:r>
      <w:r w:rsidRPr="00520772">
        <w:rPr>
          <w:i/>
          <w:iCs/>
          <w:lang w:val="en-GB"/>
        </w:rPr>
        <w:t>20</w:t>
      </w:r>
      <w:r w:rsidRPr="00520772">
        <w:rPr>
          <w:lang w:val="en-GB"/>
        </w:rPr>
        <w:t>(2), 127–143. https://doi.org/10.1080/10640266.2012.654056</w:t>
      </w:r>
    </w:p>
    <w:p w14:paraId="1D96725C" w14:textId="77777777" w:rsidR="00520772" w:rsidRPr="00520772" w:rsidRDefault="00520772" w:rsidP="00520772">
      <w:pPr>
        <w:pStyle w:val="Bibliography"/>
        <w:rPr>
          <w:lang w:val="en-GB"/>
        </w:rPr>
      </w:pPr>
      <w:r w:rsidRPr="00520772">
        <w:rPr>
          <w:lang w:val="en-GB"/>
        </w:rPr>
        <w:t xml:space="preserve">Payne, K., Cheng, C. M., Govorun, O., &amp; Stewart, B. D. (2005). An inkblot for attitudes: Affect misattribution as implicit measurement. </w:t>
      </w:r>
      <w:r w:rsidRPr="00520772">
        <w:rPr>
          <w:i/>
          <w:iCs/>
          <w:lang w:val="en-GB"/>
        </w:rPr>
        <w:t>Journal of Personality and Social Psychology</w:t>
      </w:r>
      <w:r w:rsidRPr="00520772">
        <w:rPr>
          <w:lang w:val="en-GB"/>
        </w:rPr>
        <w:t xml:space="preserve">, </w:t>
      </w:r>
      <w:r w:rsidRPr="00520772">
        <w:rPr>
          <w:i/>
          <w:iCs/>
          <w:lang w:val="en-GB"/>
        </w:rPr>
        <w:t>89</w:t>
      </w:r>
      <w:r w:rsidRPr="00520772">
        <w:rPr>
          <w:lang w:val="en-GB"/>
        </w:rPr>
        <w:t>(3), 277–293. https://doi.org/10.1037/0022-3514.89.3.277</w:t>
      </w:r>
    </w:p>
    <w:p w14:paraId="2FAE00C0" w14:textId="77777777" w:rsidR="00520772" w:rsidRPr="00520772" w:rsidRDefault="00520772" w:rsidP="00520772">
      <w:pPr>
        <w:pStyle w:val="Bibliography"/>
        <w:rPr>
          <w:lang w:val="en-GB"/>
        </w:rPr>
      </w:pPr>
      <w:r w:rsidRPr="00520772">
        <w:rPr>
          <w:lang w:val="en-GB"/>
        </w:rPr>
        <w:t xml:space="preserve">Pidgeon, A., McEnteggart, C., Harte, C., Barnes-Holmes, D., &amp; Barnes-Holmes, Y. (2021). Four self-related IRAPs: Analyzing and interpreting effects in light of the DAARRE model. </w:t>
      </w:r>
      <w:r w:rsidRPr="00520772">
        <w:rPr>
          <w:i/>
          <w:iCs/>
          <w:lang w:val="en-GB"/>
        </w:rPr>
        <w:t>The Psychological Record</w:t>
      </w:r>
      <w:r w:rsidRPr="00520772">
        <w:rPr>
          <w:lang w:val="en-GB"/>
        </w:rPr>
        <w:t xml:space="preserve">, </w:t>
      </w:r>
      <w:r w:rsidRPr="00520772">
        <w:rPr>
          <w:i/>
          <w:iCs/>
          <w:lang w:val="en-GB"/>
        </w:rPr>
        <w:t>71</w:t>
      </w:r>
      <w:r w:rsidRPr="00520772">
        <w:rPr>
          <w:lang w:val="en-GB"/>
        </w:rPr>
        <w:t>(3), 397–409. APA PsycInfo. https://doi.org/10.1007/s40732-020-00428-9</w:t>
      </w:r>
    </w:p>
    <w:p w14:paraId="415F8A9C" w14:textId="77777777" w:rsidR="00520772" w:rsidRPr="00520772" w:rsidRDefault="00520772" w:rsidP="00520772">
      <w:pPr>
        <w:pStyle w:val="Bibliography"/>
        <w:rPr>
          <w:lang w:val="en-GB"/>
        </w:rPr>
      </w:pPr>
      <w:r w:rsidRPr="00520772">
        <w:rPr>
          <w:lang w:val="en-GB"/>
        </w:rPr>
        <w:t xml:space="preserve">Rafacz, S. D., Houmanfar, R. A., Smith, G. S., &amp; Levin, M. E. (2019). Assessing the effects of motivative augmentals, pay-for-performance, and implicit verbal responding on cooperation. </w:t>
      </w:r>
      <w:r w:rsidRPr="00520772">
        <w:rPr>
          <w:i/>
          <w:iCs/>
          <w:lang w:val="en-GB"/>
        </w:rPr>
        <w:t>The Psychological Record</w:t>
      </w:r>
      <w:r w:rsidRPr="00520772">
        <w:rPr>
          <w:lang w:val="en-GB"/>
        </w:rPr>
        <w:t xml:space="preserve">, </w:t>
      </w:r>
      <w:r w:rsidRPr="00520772">
        <w:rPr>
          <w:i/>
          <w:iCs/>
          <w:lang w:val="en-GB"/>
        </w:rPr>
        <w:t>69</w:t>
      </w:r>
      <w:r w:rsidRPr="00520772">
        <w:rPr>
          <w:lang w:val="en-GB"/>
        </w:rPr>
        <w:t>(1), 49–66. APA PsycInfo. https://doi.org/10.1007/s40732-018-0324-x</w:t>
      </w:r>
    </w:p>
    <w:p w14:paraId="095559BE" w14:textId="77777777" w:rsidR="00520772" w:rsidRPr="00520772" w:rsidRDefault="00520772" w:rsidP="00520772">
      <w:pPr>
        <w:pStyle w:val="Bibliography"/>
        <w:rPr>
          <w:lang w:val="en-GB"/>
        </w:rPr>
      </w:pPr>
      <w:r w:rsidRPr="00520772">
        <w:rPr>
          <w:lang w:val="en-GB"/>
        </w:rPr>
        <w:t xml:space="preserve">Revelle, W. (2009). Chapter 7: Classical Test Theory and the Measurement of Reliability. In </w:t>
      </w:r>
      <w:r w:rsidRPr="00520772">
        <w:rPr>
          <w:i/>
          <w:iCs/>
          <w:lang w:val="en-GB"/>
        </w:rPr>
        <w:t>An introduction to psychometric theory with applications in R</w:t>
      </w:r>
      <w:r w:rsidRPr="00520772">
        <w:rPr>
          <w:lang w:val="en-GB"/>
        </w:rPr>
        <w:t>. https://personality-project.org/r/book/Chapter7.pdf</w:t>
      </w:r>
    </w:p>
    <w:p w14:paraId="2A60840C" w14:textId="77777777" w:rsidR="00520772" w:rsidRPr="00520772" w:rsidRDefault="00520772" w:rsidP="00520772">
      <w:pPr>
        <w:pStyle w:val="Bibliography"/>
        <w:rPr>
          <w:lang w:val="en-GB"/>
        </w:rPr>
      </w:pPr>
      <w:r w:rsidRPr="00520772">
        <w:rPr>
          <w:lang w:val="en-GB"/>
        </w:rPr>
        <w:t xml:space="preserve">Richard, F. D., Bond, C. F., &amp; Stokes-Zoota, J. J. (2003). One Hundred Years of Social Psychology Quantitatively Described. </w:t>
      </w:r>
      <w:r w:rsidRPr="00520772">
        <w:rPr>
          <w:i/>
          <w:iCs/>
          <w:lang w:val="en-GB"/>
        </w:rPr>
        <w:t>Review of General Psychology</w:t>
      </w:r>
      <w:r w:rsidRPr="00520772">
        <w:rPr>
          <w:lang w:val="en-GB"/>
        </w:rPr>
        <w:t xml:space="preserve">, </w:t>
      </w:r>
      <w:r w:rsidRPr="00520772">
        <w:rPr>
          <w:i/>
          <w:iCs/>
          <w:lang w:val="en-GB"/>
        </w:rPr>
        <w:t>7</w:t>
      </w:r>
      <w:r w:rsidRPr="00520772">
        <w:rPr>
          <w:lang w:val="en-GB"/>
        </w:rPr>
        <w:t>(4), 331–363. https://doi.org/10.1037/1089-2680.7.4.331</w:t>
      </w:r>
    </w:p>
    <w:p w14:paraId="53B698C6" w14:textId="77777777" w:rsidR="00520772" w:rsidRPr="00520772" w:rsidRDefault="00520772" w:rsidP="00520772">
      <w:pPr>
        <w:pStyle w:val="Bibliography"/>
        <w:rPr>
          <w:lang w:val="en-GB"/>
        </w:rPr>
      </w:pPr>
      <w:r w:rsidRPr="00520772">
        <w:rPr>
          <w:lang w:val="en-GB"/>
        </w:rPr>
        <w:t xml:space="preserve">Sidman, M. (1960). </w:t>
      </w:r>
      <w:r w:rsidRPr="00520772">
        <w:rPr>
          <w:i/>
          <w:iCs/>
          <w:lang w:val="en-GB"/>
        </w:rPr>
        <w:t>Tactics of scientific research</w:t>
      </w:r>
      <w:r w:rsidRPr="00520772">
        <w:rPr>
          <w:lang w:val="en-GB"/>
        </w:rPr>
        <w:t>.</w:t>
      </w:r>
    </w:p>
    <w:p w14:paraId="1F0FCAA9" w14:textId="77777777" w:rsidR="00520772" w:rsidRPr="00520772" w:rsidRDefault="00520772" w:rsidP="00520772">
      <w:pPr>
        <w:pStyle w:val="Bibliography"/>
        <w:rPr>
          <w:lang w:val="en-GB"/>
        </w:rPr>
      </w:pPr>
      <w:r w:rsidRPr="00520772">
        <w:rPr>
          <w:lang w:val="en-GB"/>
        </w:rPr>
        <w:t xml:space="preserve">Simmons, J. P., Nelson, L. D., &amp; Simonsohn, U. (2011). False-positive psychology: Undisclosed flexibility in data collection and analysis allows presenting anything as significant. </w:t>
      </w:r>
      <w:r w:rsidRPr="00520772">
        <w:rPr>
          <w:i/>
          <w:iCs/>
          <w:lang w:val="en-GB"/>
        </w:rPr>
        <w:t>Psychological Science</w:t>
      </w:r>
      <w:r w:rsidRPr="00520772">
        <w:rPr>
          <w:lang w:val="en-GB"/>
        </w:rPr>
        <w:t xml:space="preserve">, </w:t>
      </w:r>
      <w:r w:rsidRPr="00520772">
        <w:rPr>
          <w:i/>
          <w:iCs/>
          <w:lang w:val="en-GB"/>
        </w:rPr>
        <w:t>22</w:t>
      </w:r>
      <w:r w:rsidRPr="00520772">
        <w:rPr>
          <w:lang w:val="en-GB"/>
        </w:rPr>
        <w:t>(11), 1359–1366. https://doi.org/10.1177/0956797611417632</w:t>
      </w:r>
    </w:p>
    <w:p w14:paraId="3BDE69FF" w14:textId="77777777" w:rsidR="00520772" w:rsidRPr="00520772" w:rsidRDefault="00520772" w:rsidP="00520772">
      <w:pPr>
        <w:pStyle w:val="Bibliography"/>
        <w:rPr>
          <w:lang w:val="en-GB"/>
        </w:rPr>
      </w:pPr>
      <w:r w:rsidRPr="00520772">
        <w:rPr>
          <w:lang w:val="en-GB"/>
        </w:rPr>
        <w:t xml:space="preserve">Simmons, J. P., Nelson, L. D., &amp; Simonsohn, U. (2018). False-Positive Citations. </w:t>
      </w:r>
      <w:r w:rsidRPr="00520772">
        <w:rPr>
          <w:i/>
          <w:iCs/>
          <w:lang w:val="en-GB"/>
        </w:rPr>
        <w:t>Perspectives on Psychological Science</w:t>
      </w:r>
      <w:r w:rsidRPr="00520772">
        <w:rPr>
          <w:lang w:val="en-GB"/>
        </w:rPr>
        <w:t xml:space="preserve">, </w:t>
      </w:r>
      <w:r w:rsidRPr="00520772">
        <w:rPr>
          <w:i/>
          <w:iCs/>
          <w:lang w:val="en-GB"/>
        </w:rPr>
        <w:t>13</w:t>
      </w:r>
      <w:r w:rsidRPr="00520772">
        <w:rPr>
          <w:lang w:val="en-GB"/>
        </w:rPr>
        <w:t>(2), 255–259. https://doi.org/10.1177/1745691617698146</w:t>
      </w:r>
    </w:p>
    <w:p w14:paraId="5E9522BE" w14:textId="77777777" w:rsidR="00520772" w:rsidRPr="00520772" w:rsidRDefault="00520772" w:rsidP="00520772">
      <w:pPr>
        <w:pStyle w:val="Bibliography"/>
        <w:rPr>
          <w:lang w:val="en-GB"/>
        </w:rPr>
      </w:pPr>
      <w:r w:rsidRPr="00520772">
        <w:rPr>
          <w:lang w:val="en-GB"/>
        </w:rPr>
        <w:t xml:space="preserve">Sommet, N., Weissman, D., Cheutin, N., &amp; Elliot, A. J. (2022). </w:t>
      </w:r>
      <w:r w:rsidRPr="00520772">
        <w:rPr>
          <w:i/>
          <w:iCs/>
          <w:lang w:val="en-GB"/>
        </w:rPr>
        <w:t xml:space="preserve">How many participants do I need to test an interaction? Conducting an appropriate power analysis and achieving sufficient power to detect </w:t>
      </w:r>
      <w:r w:rsidRPr="00520772">
        <w:rPr>
          <w:i/>
          <w:iCs/>
          <w:lang w:val="en-GB"/>
        </w:rPr>
        <w:t>an interaction</w:t>
      </w:r>
      <w:r w:rsidRPr="00520772">
        <w:rPr>
          <w:lang w:val="en-GB"/>
        </w:rPr>
        <w:t>. OSF Preprints. https://doi.org/10.31219/osf.io/xhe3u</w:t>
      </w:r>
    </w:p>
    <w:p w14:paraId="1A62BB54" w14:textId="77777777" w:rsidR="00520772" w:rsidRPr="00520772" w:rsidRDefault="00520772" w:rsidP="00520772">
      <w:pPr>
        <w:pStyle w:val="Bibliography"/>
        <w:rPr>
          <w:lang w:val="en-GB"/>
        </w:rPr>
      </w:pPr>
      <w:r w:rsidRPr="00520772">
        <w:rPr>
          <w:lang w:val="en-GB"/>
        </w:rPr>
        <w:t xml:space="preserve">Spellman, B. A. (2015). A short (personal) future history of revolution 2.0. </w:t>
      </w:r>
      <w:r w:rsidRPr="00520772">
        <w:rPr>
          <w:i/>
          <w:iCs/>
          <w:lang w:val="en-GB"/>
        </w:rPr>
        <w:t>Perspectives on Psychological Science</w:t>
      </w:r>
      <w:r w:rsidRPr="00520772">
        <w:rPr>
          <w:lang w:val="en-GB"/>
        </w:rPr>
        <w:t xml:space="preserve">, </w:t>
      </w:r>
      <w:r w:rsidRPr="00520772">
        <w:rPr>
          <w:i/>
          <w:iCs/>
          <w:lang w:val="en-GB"/>
        </w:rPr>
        <w:t>10</w:t>
      </w:r>
      <w:r w:rsidRPr="00520772">
        <w:rPr>
          <w:lang w:val="en-GB"/>
        </w:rPr>
        <w:t>(6), 886–899. https://doi.org/10.1177/1745691615609918</w:t>
      </w:r>
    </w:p>
    <w:p w14:paraId="58B932FF" w14:textId="77777777" w:rsidR="00520772" w:rsidRPr="00520772" w:rsidRDefault="00520772" w:rsidP="00520772">
      <w:pPr>
        <w:pStyle w:val="Bibliography"/>
        <w:rPr>
          <w:lang w:val="en-GB"/>
        </w:rPr>
      </w:pPr>
      <w:r w:rsidRPr="00520772">
        <w:rPr>
          <w:lang w:val="en-GB"/>
        </w:rPr>
        <w:t xml:space="preserve">Tackett, J. L., Brandes, C. M., King, K. M., &amp; Markon, K. E. (2019). Psychology’s Replication Crisis and Clinical Psychological Science. </w:t>
      </w:r>
      <w:r w:rsidRPr="00520772">
        <w:rPr>
          <w:i/>
          <w:iCs/>
          <w:lang w:val="en-GB"/>
        </w:rPr>
        <w:t>Annual Review of Clinical Psychology</w:t>
      </w:r>
      <w:r w:rsidRPr="00520772">
        <w:rPr>
          <w:lang w:val="en-GB"/>
        </w:rPr>
        <w:t xml:space="preserve">, </w:t>
      </w:r>
      <w:r w:rsidRPr="00520772">
        <w:rPr>
          <w:i/>
          <w:iCs/>
          <w:lang w:val="en-GB"/>
        </w:rPr>
        <w:t>15</w:t>
      </w:r>
      <w:r w:rsidRPr="00520772">
        <w:rPr>
          <w:lang w:val="en-GB"/>
        </w:rPr>
        <w:t>(1), 579–604. https://doi.org/10.1146/annurev-clinpsy-050718-095710</w:t>
      </w:r>
    </w:p>
    <w:p w14:paraId="53E6444A" w14:textId="77777777" w:rsidR="00520772" w:rsidRPr="00520772" w:rsidRDefault="00520772" w:rsidP="00520772">
      <w:pPr>
        <w:pStyle w:val="Bibliography"/>
        <w:rPr>
          <w:lang w:val="en-GB"/>
        </w:rPr>
      </w:pPr>
      <w:r w:rsidRPr="00520772">
        <w:rPr>
          <w:lang w:val="en-GB"/>
        </w:rPr>
        <w:t xml:space="preserve">Task Force on the Strategies and Tactics of Contextual Behavioral Science Research. (2021). </w:t>
      </w:r>
      <w:r w:rsidRPr="00520772">
        <w:rPr>
          <w:i/>
          <w:iCs/>
          <w:lang w:val="en-GB"/>
        </w:rPr>
        <w:t>Adoption of Open Science Recommendations | Association for Contextual Behavioral Science</w:t>
      </w:r>
      <w:r w:rsidRPr="00520772">
        <w:rPr>
          <w:lang w:val="en-GB"/>
        </w:rPr>
        <w:t>. https://contextualscience.org/news/adoption_of_open_science_recommendations</w:t>
      </w:r>
    </w:p>
    <w:p w14:paraId="43D6BB0D" w14:textId="77777777" w:rsidR="00520772" w:rsidRPr="00520772" w:rsidRDefault="00520772" w:rsidP="00520772">
      <w:pPr>
        <w:pStyle w:val="Bibliography"/>
        <w:rPr>
          <w:lang w:val="en-GB"/>
        </w:rPr>
      </w:pPr>
      <w:r w:rsidRPr="00520772">
        <w:rPr>
          <w:lang w:val="en-GB"/>
        </w:rPr>
        <w:t xml:space="preserve">Vahey, N. A., Nicholson, E., &amp; Barnes-Holmes, D. (2015). A meta-analysis of criterion effects for the Implicit Relational Assessment Procedure (IRAP) in the clinical domain. </w:t>
      </w:r>
      <w:r w:rsidRPr="00520772">
        <w:rPr>
          <w:i/>
          <w:iCs/>
          <w:lang w:val="en-GB"/>
        </w:rPr>
        <w:t>Journal of Behavior Therapy and Experimental Psychiatry</w:t>
      </w:r>
      <w:r w:rsidRPr="00520772">
        <w:rPr>
          <w:lang w:val="en-GB"/>
        </w:rPr>
        <w:t xml:space="preserve">, </w:t>
      </w:r>
      <w:r w:rsidRPr="00520772">
        <w:rPr>
          <w:i/>
          <w:iCs/>
          <w:lang w:val="en-GB"/>
        </w:rPr>
        <w:t>48</w:t>
      </w:r>
      <w:r w:rsidRPr="00520772">
        <w:rPr>
          <w:lang w:val="en-GB"/>
        </w:rPr>
        <w:t>, 59–65. https://doi.org/10.1016/j.jbtep.2015.01.004</w:t>
      </w:r>
    </w:p>
    <w:p w14:paraId="1FD2B858" w14:textId="77777777" w:rsidR="00520772" w:rsidRPr="00520772" w:rsidRDefault="00520772" w:rsidP="00520772">
      <w:pPr>
        <w:pStyle w:val="Bibliography"/>
        <w:rPr>
          <w:lang w:val="en-GB"/>
        </w:rPr>
      </w:pPr>
      <w:r w:rsidRPr="00520772">
        <w:rPr>
          <w:lang w:val="en-GB"/>
        </w:rPr>
        <w:t xml:space="preserve">Wagenmakers, E.-J., Wetzels, R., Borsboom, D., van der Maas, H. L. J., &amp; Kievit, R. A. (2012). An agenda for purely confirmatory research. </w:t>
      </w:r>
      <w:r w:rsidRPr="00520772">
        <w:rPr>
          <w:i/>
          <w:iCs/>
          <w:lang w:val="en-GB"/>
        </w:rPr>
        <w:t>Perspectives on Psychological Science</w:t>
      </w:r>
      <w:r w:rsidRPr="00520772">
        <w:rPr>
          <w:lang w:val="en-GB"/>
        </w:rPr>
        <w:t xml:space="preserve">, </w:t>
      </w:r>
      <w:r w:rsidRPr="00520772">
        <w:rPr>
          <w:i/>
          <w:iCs/>
          <w:lang w:val="en-GB"/>
        </w:rPr>
        <w:t>7</w:t>
      </w:r>
      <w:r w:rsidRPr="00520772">
        <w:rPr>
          <w:lang w:val="en-GB"/>
        </w:rPr>
        <w:t>(6), 632–638. https://doi.org/10.1177/1745691612463078</w:t>
      </w:r>
    </w:p>
    <w:p w14:paraId="71F6BA8B" w14:textId="77777777" w:rsidR="00520772" w:rsidRPr="00520772" w:rsidRDefault="00520772" w:rsidP="00520772">
      <w:pPr>
        <w:pStyle w:val="Bibliography"/>
        <w:rPr>
          <w:lang w:val="en-GB"/>
        </w:rPr>
      </w:pPr>
      <w:r w:rsidRPr="00520772">
        <w:rPr>
          <w:lang w:val="en-GB"/>
        </w:rPr>
        <w:t xml:space="preserve">Xu, F. K., Nosek, B. A., &amp; Greenwald, A. G. (2014). Psychology data from the Race Implicit Association Test on the Project Implicit Demo website. </w:t>
      </w:r>
      <w:r w:rsidRPr="00520772">
        <w:rPr>
          <w:i/>
          <w:iCs/>
          <w:lang w:val="en-GB"/>
        </w:rPr>
        <w:t>Journal of Open Psychology Data</w:t>
      </w:r>
      <w:r w:rsidRPr="00520772">
        <w:rPr>
          <w:lang w:val="en-GB"/>
        </w:rPr>
        <w:t xml:space="preserve">, </w:t>
      </w:r>
      <w:r w:rsidRPr="00520772">
        <w:rPr>
          <w:i/>
          <w:iCs/>
          <w:lang w:val="en-GB"/>
        </w:rPr>
        <w:t>2</w:t>
      </w:r>
      <w:r w:rsidRPr="00520772">
        <w:rPr>
          <w:lang w:val="en-GB"/>
        </w:rPr>
        <w:t>(1). https://doi.org/10.5334/jopd.ac</w:t>
      </w:r>
    </w:p>
    <w:p w14:paraId="3FCA1503" w14:textId="47BABA44" w:rsidR="00EE78FA" w:rsidRPr="00782FBE" w:rsidRDefault="00BB2EA8" w:rsidP="00B05990">
      <w:pPr>
        <w:ind w:left="360" w:hanging="360"/>
        <w:jc w:val="left"/>
      </w:pPr>
      <w:r w:rsidRPr="00782FBE">
        <w:fldChar w:fldCharType="end"/>
      </w:r>
    </w:p>
    <w:sectPr w:rsidR="00EE78FA" w:rsidRPr="00782FBE" w:rsidSect="00071FAB">
      <w:type w:val="continuous"/>
      <w:pgSz w:w="11900" w:h="16840"/>
      <w:pgMar w:top="1440" w:right="1440" w:bottom="1440" w:left="1440" w:header="708" w:footer="501" w:gutter="0"/>
      <w:cols w:num="2" w:space="20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243D8B" w14:textId="77777777" w:rsidR="00F75BD8" w:rsidRDefault="00F75BD8" w:rsidP="00D853B4">
      <w:r>
        <w:separator/>
      </w:r>
    </w:p>
  </w:endnote>
  <w:endnote w:type="continuationSeparator" w:id="0">
    <w:p w14:paraId="74D4F95A" w14:textId="77777777" w:rsidR="00F75BD8" w:rsidRDefault="00F75BD8" w:rsidP="00D8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1E17F8">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1E17F8">
    <w:pPr>
      <w:pStyle w:val="Footer"/>
      <w:rPr>
        <w:rStyle w:val="PageNumber"/>
      </w:rPr>
    </w:pPr>
  </w:p>
  <w:p w14:paraId="5F23D2DC" w14:textId="6D7836D2" w:rsidR="003158CF" w:rsidRDefault="003158CF" w:rsidP="001E17F8">
    <w:pPr>
      <w:pStyle w:val="Footer"/>
      <w:rPr>
        <w:rStyle w:val="PageNumber"/>
      </w:rPr>
    </w:pPr>
  </w:p>
  <w:p w14:paraId="7C5D354F" w14:textId="77777777" w:rsidR="003158CF" w:rsidRDefault="003158CF" w:rsidP="001E17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8777697"/>
      <w:docPartObj>
        <w:docPartGallery w:val="Page Numbers (Bottom of Page)"/>
        <w:docPartUnique/>
      </w:docPartObj>
    </w:sdtPr>
    <w:sdtContent>
      <w:p w14:paraId="57E6BBB8" w14:textId="5C4B3656" w:rsidR="00071FAB" w:rsidRDefault="00071FAB" w:rsidP="001E17F8">
        <w:pPr>
          <w:pStyle w:val="Footer"/>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B65CC6" w14:textId="1E0303C9" w:rsidR="003158CF" w:rsidRDefault="003158CF" w:rsidP="001E17F8">
    <w:pPr>
      <w:pStyle w:val="Footer"/>
      <w:rPr>
        <w:rStyle w:val="PageNumber"/>
      </w:rPr>
    </w:pPr>
  </w:p>
  <w:p w14:paraId="6C11D36C" w14:textId="77777777" w:rsidR="003158CF" w:rsidRDefault="003158CF" w:rsidP="001E17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1FC91B" w14:textId="77777777" w:rsidR="00F75BD8" w:rsidRDefault="00F75BD8" w:rsidP="00D853B4">
      <w:r>
        <w:separator/>
      </w:r>
    </w:p>
  </w:footnote>
  <w:footnote w:type="continuationSeparator" w:id="0">
    <w:p w14:paraId="13C974B3" w14:textId="77777777" w:rsidR="00F75BD8" w:rsidRDefault="00F75BD8" w:rsidP="00D85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78D03E3" w:rsidR="0098704B" w:rsidRDefault="0098704B"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C64FB0E" w14:textId="6A5CC3EA" w:rsidR="00C26953" w:rsidRDefault="00C26953" w:rsidP="00D853B4">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D8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D853B4">
    <w:pPr>
      <w:pStyle w:val="Header"/>
      <w:rPr>
        <w:rStyle w:val="PageNumber"/>
        <w:lang w:val="en-IE"/>
      </w:rPr>
    </w:pPr>
  </w:p>
  <w:p w14:paraId="6C7897EB" w14:textId="77777777" w:rsidR="00782FBE" w:rsidRDefault="00782FBE" w:rsidP="00D853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76"/>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08EF"/>
    <w:rsid w:val="00001098"/>
    <w:rsid w:val="000056DF"/>
    <w:rsid w:val="000072C4"/>
    <w:rsid w:val="00007932"/>
    <w:rsid w:val="00010ED8"/>
    <w:rsid w:val="00010FAC"/>
    <w:rsid w:val="0001152D"/>
    <w:rsid w:val="00011B9C"/>
    <w:rsid w:val="00011BDE"/>
    <w:rsid w:val="00011F4F"/>
    <w:rsid w:val="00013335"/>
    <w:rsid w:val="000134E4"/>
    <w:rsid w:val="000139E1"/>
    <w:rsid w:val="00016146"/>
    <w:rsid w:val="00016CDD"/>
    <w:rsid w:val="00016DDC"/>
    <w:rsid w:val="000201BD"/>
    <w:rsid w:val="00020DCF"/>
    <w:rsid w:val="00022360"/>
    <w:rsid w:val="0002241A"/>
    <w:rsid w:val="00022AE3"/>
    <w:rsid w:val="00026827"/>
    <w:rsid w:val="00026FC3"/>
    <w:rsid w:val="000272C1"/>
    <w:rsid w:val="000277A5"/>
    <w:rsid w:val="00031DBD"/>
    <w:rsid w:val="00033D34"/>
    <w:rsid w:val="00035ACA"/>
    <w:rsid w:val="00041BA1"/>
    <w:rsid w:val="00044ED3"/>
    <w:rsid w:val="000479A1"/>
    <w:rsid w:val="00050880"/>
    <w:rsid w:val="0005189F"/>
    <w:rsid w:val="00053E14"/>
    <w:rsid w:val="00054899"/>
    <w:rsid w:val="00055F60"/>
    <w:rsid w:val="000569D5"/>
    <w:rsid w:val="00057705"/>
    <w:rsid w:val="0005784B"/>
    <w:rsid w:val="00057A34"/>
    <w:rsid w:val="000612F3"/>
    <w:rsid w:val="0006248A"/>
    <w:rsid w:val="0006281D"/>
    <w:rsid w:val="00063032"/>
    <w:rsid w:val="00065285"/>
    <w:rsid w:val="000666DD"/>
    <w:rsid w:val="0006769A"/>
    <w:rsid w:val="0007155D"/>
    <w:rsid w:val="00071F74"/>
    <w:rsid w:val="00071FAB"/>
    <w:rsid w:val="000729B4"/>
    <w:rsid w:val="000747AA"/>
    <w:rsid w:val="00076F37"/>
    <w:rsid w:val="000806B6"/>
    <w:rsid w:val="00083611"/>
    <w:rsid w:val="000845D1"/>
    <w:rsid w:val="00084AD9"/>
    <w:rsid w:val="00084CBE"/>
    <w:rsid w:val="000850C1"/>
    <w:rsid w:val="00086603"/>
    <w:rsid w:val="00087F01"/>
    <w:rsid w:val="000937F0"/>
    <w:rsid w:val="000947FB"/>
    <w:rsid w:val="00096F2D"/>
    <w:rsid w:val="00097ABD"/>
    <w:rsid w:val="000A06DA"/>
    <w:rsid w:val="000A124C"/>
    <w:rsid w:val="000A1BAD"/>
    <w:rsid w:val="000A2B33"/>
    <w:rsid w:val="000A3BF0"/>
    <w:rsid w:val="000A3D9C"/>
    <w:rsid w:val="000A5CFF"/>
    <w:rsid w:val="000A6213"/>
    <w:rsid w:val="000A665F"/>
    <w:rsid w:val="000A673D"/>
    <w:rsid w:val="000B1025"/>
    <w:rsid w:val="000B1362"/>
    <w:rsid w:val="000B1AF2"/>
    <w:rsid w:val="000B28EC"/>
    <w:rsid w:val="000B3720"/>
    <w:rsid w:val="000B3D9F"/>
    <w:rsid w:val="000B4124"/>
    <w:rsid w:val="000B4132"/>
    <w:rsid w:val="000B52CE"/>
    <w:rsid w:val="000B6872"/>
    <w:rsid w:val="000B6DD2"/>
    <w:rsid w:val="000C063D"/>
    <w:rsid w:val="000C1B07"/>
    <w:rsid w:val="000C1E42"/>
    <w:rsid w:val="000C25EC"/>
    <w:rsid w:val="000C26DE"/>
    <w:rsid w:val="000C3185"/>
    <w:rsid w:val="000C6B74"/>
    <w:rsid w:val="000D307E"/>
    <w:rsid w:val="000D3A9D"/>
    <w:rsid w:val="000D4DA7"/>
    <w:rsid w:val="000E0783"/>
    <w:rsid w:val="000E12C4"/>
    <w:rsid w:val="000E2C5B"/>
    <w:rsid w:val="000E3B4A"/>
    <w:rsid w:val="000E47FE"/>
    <w:rsid w:val="000E499B"/>
    <w:rsid w:val="000E513E"/>
    <w:rsid w:val="000E6810"/>
    <w:rsid w:val="000F1E7C"/>
    <w:rsid w:val="000F312F"/>
    <w:rsid w:val="000F3B5B"/>
    <w:rsid w:val="000F4F6C"/>
    <w:rsid w:val="000F5EE7"/>
    <w:rsid w:val="000F702E"/>
    <w:rsid w:val="000F74C8"/>
    <w:rsid w:val="000F7CCD"/>
    <w:rsid w:val="000F7E5C"/>
    <w:rsid w:val="00100A07"/>
    <w:rsid w:val="00102F54"/>
    <w:rsid w:val="00104399"/>
    <w:rsid w:val="0011072E"/>
    <w:rsid w:val="00110DD8"/>
    <w:rsid w:val="00112EEC"/>
    <w:rsid w:val="00113D92"/>
    <w:rsid w:val="00115D4F"/>
    <w:rsid w:val="00117FD6"/>
    <w:rsid w:val="00121A68"/>
    <w:rsid w:val="00123A24"/>
    <w:rsid w:val="00123DE7"/>
    <w:rsid w:val="00125F47"/>
    <w:rsid w:val="001261C9"/>
    <w:rsid w:val="00127434"/>
    <w:rsid w:val="00127D22"/>
    <w:rsid w:val="00130157"/>
    <w:rsid w:val="0013147F"/>
    <w:rsid w:val="00132633"/>
    <w:rsid w:val="00133DB6"/>
    <w:rsid w:val="00135D58"/>
    <w:rsid w:val="0013639C"/>
    <w:rsid w:val="00140CC4"/>
    <w:rsid w:val="00140DDA"/>
    <w:rsid w:val="00142056"/>
    <w:rsid w:val="00142176"/>
    <w:rsid w:val="00143264"/>
    <w:rsid w:val="00145D81"/>
    <w:rsid w:val="00147334"/>
    <w:rsid w:val="00153AB9"/>
    <w:rsid w:val="0015545E"/>
    <w:rsid w:val="0015647E"/>
    <w:rsid w:val="001571A8"/>
    <w:rsid w:val="00157EA7"/>
    <w:rsid w:val="00161E1F"/>
    <w:rsid w:val="0017209D"/>
    <w:rsid w:val="00175137"/>
    <w:rsid w:val="001758D6"/>
    <w:rsid w:val="00175C0D"/>
    <w:rsid w:val="00177C90"/>
    <w:rsid w:val="00180281"/>
    <w:rsid w:val="00182942"/>
    <w:rsid w:val="00183D0A"/>
    <w:rsid w:val="0018606F"/>
    <w:rsid w:val="0018759D"/>
    <w:rsid w:val="00192F5F"/>
    <w:rsid w:val="001937E2"/>
    <w:rsid w:val="00194256"/>
    <w:rsid w:val="00195DEC"/>
    <w:rsid w:val="00197708"/>
    <w:rsid w:val="00197D7F"/>
    <w:rsid w:val="001A0E61"/>
    <w:rsid w:val="001A1744"/>
    <w:rsid w:val="001A1B82"/>
    <w:rsid w:val="001A3262"/>
    <w:rsid w:val="001A41C8"/>
    <w:rsid w:val="001A4985"/>
    <w:rsid w:val="001B028C"/>
    <w:rsid w:val="001B0C3D"/>
    <w:rsid w:val="001B0EAC"/>
    <w:rsid w:val="001B2D17"/>
    <w:rsid w:val="001B469C"/>
    <w:rsid w:val="001B6B60"/>
    <w:rsid w:val="001B7A2A"/>
    <w:rsid w:val="001C1689"/>
    <w:rsid w:val="001C50AC"/>
    <w:rsid w:val="001D1B8C"/>
    <w:rsid w:val="001D2EA1"/>
    <w:rsid w:val="001D3CE5"/>
    <w:rsid w:val="001D5D3C"/>
    <w:rsid w:val="001D5D94"/>
    <w:rsid w:val="001D73A1"/>
    <w:rsid w:val="001E0E75"/>
    <w:rsid w:val="001E17F8"/>
    <w:rsid w:val="001E18EB"/>
    <w:rsid w:val="001E2BCA"/>
    <w:rsid w:val="001E2C61"/>
    <w:rsid w:val="001E683C"/>
    <w:rsid w:val="001E75A0"/>
    <w:rsid w:val="001E7872"/>
    <w:rsid w:val="001E7A4E"/>
    <w:rsid w:val="001F0EED"/>
    <w:rsid w:val="001F1627"/>
    <w:rsid w:val="001F1D69"/>
    <w:rsid w:val="001F2131"/>
    <w:rsid w:val="001F359B"/>
    <w:rsid w:val="001F3B56"/>
    <w:rsid w:val="001F452A"/>
    <w:rsid w:val="001F54FA"/>
    <w:rsid w:val="001F5B80"/>
    <w:rsid w:val="001F6A9B"/>
    <w:rsid w:val="001F6AF0"/>
    <w:rsid w:val="00200FF5"/>
    <w:rsid w:val="002016A3"/>
    <w:rsid w:val="002022E1"/>
    <w:rsid w:val="0020431A"/>
    <w:rsid w:val="002051BB"/>
    <w:rsid w:val="0020735C"/>
    <w:rsid w:val="00207B80"/>
    <w:rsid w:val="00207CAA"/>
    <w:rsid w:val="00210112"/>
    <w:rsid w:val="002117CC"/>
    <w:rsid w:val="00211EA5"/>
    <w:rsid w:val="00214E01"/>
    <w:rsid w:val="00216520"/>
    <w:rsid w:val="00217F35"/>
    <w:rsid w:val="00220E6D"/>
    <w:rsid w:val="00222865"/>
    <w:rsid w:val="00222A0E"/>
    <w:rsid w:val="002249D7"/>
    <w:rsid w:val="00224F33"/>
    <w:rsid w:val="002252FD"/>
    <w:rsid w:val="00230107"/>
    <w:rsid w:val="0023055A"/>
    <w:rsid w:val="00230B9C"/>
    <w:rsid w:val="00231401"/>
    <w:rsid w:val="002316A7"/>
    <w:rsid w:val="00233C8A"/>
    <w:rsid w:val="00235924"/>
    <w:rsid w:val="00236A86"/>
    <w:rsid w:val="00236D73"/>
    <w:rsid w:val="00244AE6"/>
    <w:rsid w:val="0024580C"/>
    <w:rsid w:val="00245F45"/>
    <w:rsid w:val="00245F7A"/>
    <w:rsid w:val="0024773C"/>
    <w:rsid w:val="00247DF4"/>
    <w:rsid w:val="00250991"/>
    <w:rsid w:val="002526BA"/>
    <w:rsid w:val="00253101"/>
    <w:rsid w:val="002540D8"/>
    <w:rsid w:val="002541CF"/>
    <w:rsid w:val="002543EC"/>
    <w:rsid w:val="00255097"/>
    <w:rsid w:val="00255D85"/>
    <w:rsid w:val="002578D2"/>
    <w:rsid w:val="00257B34"/>
    <w:rsid w:val="00260350"/>
    <w:rsid w:val="00264FE8"/>
    <w:rsid w:val="00266D45"/>
    <w:rsid w:val="00275022"/>
    <w:rsid w:val="0027566B"/>
    <w:rsid w:val="00275724"/>
    <w:rsid w:val="00277730"/>
    <w:rsid w:val="00277B84"/>
    <w:rsid w:val="002832DE"/>
    <w:rsid w:val="002850E5"/>
    <w:rsid w:val="00285AF5"/>
    <w:rsid w:val="00290D4E"/>
    <w:rsid w:val="00291589"/>
    <w:rsid w:val="00292896"/>
    <w:rsid w:val="002939BF"/>
    <w:rsid w:val="0029533B"/>
    <w:rsid w:val="00296ECE"/>
    <w:rsid w:val="00297769"/>
    <w:rsid w:val="002A0A97"/>
    <w:rsid w:val="002A0BB0"/>
    <w:rsid w:val="002A1A80"/>
    <w:rsid w:val="002A1F79"/>
    <w:rsid w:val="002A24F5"/>
    <w:rsid w:val="002A286D"/>
    <w:rsid w:val="002A2F96"/>
    <w:rsid w:val="002A30CB"/>
    <w:rsid w:val="002A389C"/>
    <w:rsid w:val="002A396E"/>
    <w:rsid w:val="002A3BB5"/>
    <w:rsid w:val="002A4290"/>
    <w:rsid w:val="002B10DE"/>
    <w:rsid w:val="002B1C56"/>
    <w:rsid w:val="002B1D09"/>
    <w:rsid w:val="002B6737"/>
    <w:rsid w:val="002B6D79"/>
    <w:rsid w:val="002C2502"/>
    <w:rsid w:val="002C2E48"/>
    <w:rsid w:val="002C3DE5"/>
    <w:rsid w:val="002C5E63"/>
    <w:rsid w:val="002C6745"/>
    <w:rsid w:val="002D2C55"/>
    <w:rsid w:val="002D47FC"/>
    <w:rsid w:val="002D5256"/>
    <w:rsid w:val="002D5C7E"/>
    <w:rsid w:val="002D6B72"/>
    <w:rsid w:val="002D781D"/>
    <w:rsid w:val="002D7C17"/>
    <w:rsid w:val="002E0C5C"/>
    <w:rsid w:val="002E181A"/>
    <w:rsid w:val="002E276D"/>
    <w:rsid w:val="002E2D36"/>
    <w:rsid w:val="002F05E9"/>
    <w:rsid w:val="002F0A66"/>
    <w:rsid w:val="002F0CB5"/>
    <w:rsid w:val="002F0D78"/>
    <w:rsid w:val="002F1D24"/>
    <w:rsid w:val="002F41DE"/>
    <w:rsid w:val="002F47DF"/>
    <w:rsid w:val="002F5822"/>
    <w:rsid w:val="00300437"/>
    <w:rsid w:val="00300B3F"/>
    <w:rsid w:val="00300EE4"/>
    <w:rsid w:val="00301C15"/>
    <w:rsid w:val="003027B4"/>
    <w:rsid w:val="00302BDE"/>
    <w:rsid w:val="00303BB1"/>
    <w:rsid w:val="00303D1C"/>
    <w:rsid w:val="00304A9D"/>
    <w:rsid w:val="00304DE5"/>
    <w:rsid w:val="00306094"/>
    <w:rsid w:val="00306F7D"/>
    <w:rsid w:val="00307E0A"/>
    <w:rsid w:val="00311410"/>
    <w:rsid w:val="00312087"/>
    <w:rsid w:val="0031461E"/>
    <w:rsid w:val="003158CF"/>
    <w:rsid w:val="00316AA9"/>
    <w:rsid w:val="00317588"/>
    <w:rsid w:val="00317E01"/>
    <w:rsid w:val="00317EDF"/>
    <w:rsid w:val="00320145"/>
    <w:rsid w:val="00320692"/>
    <w:rsid w:val="00321EA9"/>
    <w:rsid w:val="003222FD"/>
    <w:rsid w:val="00323593"/>
    <w:rsid w:val="0032644B"/>
    <w:rsid w:val="00326DC5"/>
    <w:rsid w:val="00327AA9"/>
    <w:rsid w:val="00330C00"/>
    <w:rsid w:val="003311E0"/>
    <w:rsid w:val="00332F7F"/>
    <w:rsid w:val="00334440"/>
    <w:rsid w:val="00336CB6"/>
    <w:rsid w:val="003376B1"/>
    <w:rsid w:val="00341B36"/>
    <w:rsid w:val="00342F8D"/>
    <w:rsid w:val="00343A79"/>
    <w:rsid w:val="0034445E"/>
    <w:rsid w:val="00344675"/>
    <w:rsid w:val="00345641"/>
    <w:rsid w:val="00346871"/>
    <w:rsid w:val="00346FD4"/>
    <w:rsid w:val="00353B4D"/>
    <w:rsid w:val="00355514"/>
    <w:rsid w:val="00356CC1"/>
    <w:rsid w:val="00357841"/>
    <w:rsid w:val="00362712"/>
    <w:rsid w:val="003648E8"/>
    <w:rsid w:val="003661B7"/>
    <w:rsid w:val="00367093"/>
    <w:rsid w:val="00367AA7"/>
    <w:rsid w:val="0037269A"/>
    <w:rsid w:val="0037349C"/>
    <w:rsid w:val="0037362C"/>
    <w:rsid w:val="003741A9"/>
    <w:rsid w:val="00374310"/>
    <w:rsid w:val="00376181"/>
    <w:rsid w:val="00377326"/>
    <w:rsid w:val="00380D7D"/>
    <w:rsid w:val="00381916"/>
    <w:rsid w:val="003831D9"/>
    <w:rsid w:val="0038475D"/>
    <w:rsid w:val="00386A5C"/>
    <w:rsid w:val="00390D5C"/>
    <w:rsid w:val="00391271"/>
    <w:rsid w:val="00393C40"/>
    <w:rsid w:val="00394235"/>
    <w:rsid w:val="00396130"/>
    <w:rsid w:val="003A0BBF"/>
    <w:rsid w:val="003A1883"/>
    <w:rsid w:val="003A280D"/>
    <w:rsid w:val="003A49F2"/>
    <w:rsid w:val="003A5838"/>
    <w:rsid w:val="003A67F3"/>
    <w:rsid w:val="003A7854"/>
    <w:rsid w:val="003A7926"/>
    <w:rsid w:val="003B00D1"/>
    <w:rsid w:val="003B1260"/>
    <w:rsid w:val="003B1559"/>
    <w:rsid w:val="003B1605"/>
    <w:rsid w:val="003B203A"/>
    <w:rsid w:val="003B4377"/>
    <w:rsid w:val="003B4E79"/>
    <w:rsid w:val="003B5C16"/>
    <w:rsid w:val="003B726F"/>
    <w:rsid w:val="003B7595"/>
    <w:rsid w:val="003C08EE"/>
    <w:rsid w:val="003C0D82"/>
    <w:rsid w:val="003C2551"/>
    <w:rsid w:val="003C2E30"/>
    <w:rsid w:val="003C33F9"/>
    <w:rsid w:val="003C74A6"/>
    <w:rsid w:val="003C7638"/>
    <w:rsid w:val="003C7B30"/>
    <w:rsid w:val="003D007C"/>
    <w:rsid w:val="003D11C3"/>
    <w:rsid w:val="003D257E"/>
    <w:rsid w:val="003D31C8"/>
    <w:rsid w:val="003D37CA"/>
    <w:rsid w:val="003D47A1"/>
    <w:rsid w:val="003D4AFE"/>
    <w:rsid w:val="003D5FD0"/>
    <w:rsid w:val="003D7204"/>
    <w:rsid w:val="003E1AA6"/>
    <w:rsid w:val="003E313B"/>
    <w:rsid w:val="003E3C05"/>
    <w:rsid w:val="003E4A85"/>
    <w:rsid w:val="003E59EA"/>
    <w:rsid w:val="003F039D"/>
    <w:rsid w:val="003F265C"/>
    <w:rsid w:val="003F3A7A"/>
    <w:rsid w:val="003F3FED"/>
    <w:rsid w:val="003F426C"/>
    <w:rsid w:val="003F4AB7"/>
    <w:rsid w:val="003F51B8"/>
    <w:rsid w:val="003F5746"/>
    <w:rsid w:val="003F75C4"/>
    <w:rsid w:val="004003B9"/>
    <w:rsid w:val="00401239"/>
    <w:rsid w:val="00402736"/>
    <w:rsid w:val="0040432F"/>
    <w:rsid w:val="004050FE"/>
    <w:rsid w:val="004054A3"/>
    <w:rsid w:val="00405D7A"/>
    <w:rsid w:val="00406310"/>
    <w:rsid w:val="00411861"/>
    <w:rsid w:val="00414C0A"/>
    <w:rsid w:val="004150EC"/>
    <w:rsid w:val="004157DF"/>
    <w:rsid w:val="00420C90"/>
    <w:rsid w:val="00420F09"/>
    <w:rsid w:val="00422661"/>
    <w:rsid w:val="0042317F"/>
    <w:rsid w:val="0042369B"/>
    <w:rsid w:val="0042414D"/>
    <w:rsid w:val="004265EC"/>
    <w:rsid w:val="004268C5"/>
    <w:rsid w:val="00434862"/>
    <w:rsid w:val="004358E2"/>
    <w:rsid w:val="00436EAB"/>
    <w:rsid w:val="00441595"/>
    <w:rsid w:val="00442700"/>
    <w:rsid w:val="00443BF7"/>
    <w:rsid w:val="00445588"/>
    <w:rsid w:val="00450A44"/>
    <w:rsid w:val="00450BD5"/>
    <w:rsid w:val="00451754"/>
    <w:rsid w:val="00451BBB"/>
    <w:rsid w:val="004522FE"/>
    <w:rsid w:val="00453169"/>
    <w:rsid w:val="0045443D"/>
    <w:rsid w:val="00455F83"/>
    <w:rsid w:val="00456432"/>
    <w:rsid w:val="0045665A"/>
    <w:rsid w:val="00456858"/>
    <w:rsid w:val="00456DB0"/>
    <w:rsid w:val="00457F7C"/>
    <w:rsid w:val="00457FF8"/>
    <w:rsid w:val="004607F2"/>
    <w:rsid w:val="00462A75"/>
    <w:rsid w:val="00462B0D"/>
    <w:rsid w:val="004634BA"/>
    <w:rsid w:val="00463865"/>
    <w:rsid w:val="0046485B"/>
    <w:rsid w:val="00464981"/>
    <w:rsid w:val="00465296"/>
    <w:rsid w:val="004652CA"/>
    <w:rsid w:val="00465A1B"/>
    <w:rsid w:val="00466628"/>
    <w:rsid w:val="0046695D"/>
    <w:rsid w:val="00467109"/>
    <w:rsid w:val="004703FA"/>
    <w:rsid w:val="004705B1"/>
    <w:rsid w:val="004710E4"/>
    <w:rsid w:val="00471407"/>
    <w:rsid w:val="004725D9"/>
    <w:rsid w:val="00472AEA"/>
    <w:rsid w:val="00472F4E"/>
    <w:rsid w:val="00477341"/>
    <w:rsid w:val="0048072D"/>
    <w:rsid w:val="004807E0"/>
    <w:rsid w:val="00481142"/>
    <w:rsid w:val="00482363"/>
    <w:rsid w:val="00483C92"/>
    <w:rsid w:val="00483C98"/>
    <w:rsid w:val="004862D6"/>
    <w:rsid w:val="00490378"/>
    <w:rsid w:val="00490A2B"/>
    <w:rsid w:val="00490B1D"/>
    <w:rsid w:val="00492C6B"/>
    <w:rsid w:val="00494581"/>
    <w:rsid w:val="00495A43"/>
    <w:rsid w:val="004965A6"/>
    <w:rsid w:val="004A079A"/>
    <w:rsid w:val="004A0D00"/>
    <w:rsid w:val="004A3471"/>
    <w:rsid w:val="004A697D"/>
    <w:rsid w:val="004A6CC9"/>
    <w:rsid w:val="004A748E"/>
    <w:rsid w:val="004A78A5"/>
    <w:rsid w:val="004A7FF5"/>
    <w:rsid w:val="004B3262"/>
    <w:rsid w:val="004B5A7D"/>
    <w:rsid w:val="004B7FA7"/>
    <w:rsid w:val="004C2649"/>
    <w:rsid w:val="004C2B8A"/>
    <w:rsid w:val="004C5329"/>
    <w:rsid w:val="004C5719"/>
    <w:rsid w:val="004C6922"/>
    <w:rsid w:val="004C75B2"/>
    <w:rsid w:val="004D0A3C"/>
    <w:rsid w:val="004D174C"/>
    <w:rsid w:val="004D17FF"/>
    <w:rsid w:val="004D2800"/>
    <w:rsid w:val="004D2AF4"/>
    <w:rsid w:val="004D2E30"/>
    <w:rsid w:val="004D394D"/>
    <w:rsid w:val="004D3CF5"/>
    <w:rsid w:val="004D43DD"/>
    <w:rsid w:val="004D536C"/>
    <w:rsid w:val="004D5A5C"/>
    <w:rsid w:val="004D5CC4"/>
    <w:rsid w:val="004E2739"/>
    <w:rsid w:val="004E2917"/>
    <w:rsid w:val="004E38C1"/>
    <w:rsid w:val="004E75ED"/>
    <w:rsid w:val="004E7F8D"/>
    <w:rsid w:val="004F004F"/>
    <w:rsid w:val="004F07EA"/>
    <w:rsid w:val="004F0BC1"/>
    <w:rsid w:val="004F1C93"/>
    <w:rsid w:val="004F23F5"/>
    <w:rsid w:val="004F293F"/>
    <w:rsid w:val="004F2CCF"/>
    <w:rsid w:val="004F3AA4"/>
    <w:rsid w:val="004F528E"/>
    <w:rsid w:val="004F5A41"/>
    <w:rsid w:val="004F6EC8"/>
    <w:rsid w:val="005005D5"/>
    <w:rsid w:val="00504196"/>
    <w:rsid w:val="0050428F"/>
    <w:rsid w:val="00504B49"/>
    <w:rsid w:val="00505BD9"/>
    <w:rsid w:val="005077D0"/>
    <w:rsid w:val="005100B9"/>
    <w:rsid w:val="00511F40"/>
    <w:rsid w:val="005122CA"/>
    <w:rsid w:val="00512CEC"/>
    <w:rsid w:val="00513102"/>
    <w:rsid w:val="00513D6F"/>
    <w:rsid w:val="005147F0"/>
    <w:rsid w:val="0051518B"/>
    <w:rsid w:val="0051635D"/>
    <w:rsid w:val="00520772"/>
    <w:rsid w:val="00520BDA"/>
    <w:rsid w:val="00520FDD"/>
    <w:rsid w:val="00523D44"/>
    <w:rsid w:val="00524B96"/>
    <w:rsid w:val="00524D29"/>
    <w:rsid w:val="0052566E"/>
    <w:rsid w:val="00525D9D"/>
    <w:rsid w:val="005310C3"/>
    <w:rsid w:val="00536315"/>
    <w:rsid w:val="005364CC"/>
    <w:rsid w:val="00540196"/>
    <w:rsid w:val="005404A2"/>
    <w:rsid w:val="005411B3"/>
    <w:rsid w:val="005414D4"/>
    <w:rsid w:val="00541647"/>
    <w:rsid w:val="00543078"/>
    <w:rsid w:val="0054347D"/>
    <w:rsid w:val="00544AAF"/>
    <w:rsid w:val="00546E8F"/>
    <w:rsid w:val="00547CAE"/>
    <w:rsid w:val="00547DBD"/>
    <w:rsid w:val="00552222"/>
    <w:rsid w:val="00553347"/>
    <w:rsid w:val="00554ECA"/>
    <w:rsid w:val="005556F1"/>
    <w:rsid w:val="00560423"/>
    <w:rsid w:val="0056086B"/>
    <w:rsid w:val="00561853"/>
    <w:rsid w:val="00562581"/>
    <w:rsid w:val="005629C1"/>
    <w:rsid w:val="00564D72"/>
    <w:rsid w:val="0056653F"/>
    <w:rsid w:val="00570F3F"/>
    <w:rsid w:val="00572003"/>
    <w:rsid w:val="00572554"/>
    <w:rsid w:val="00575583"/>
    <w:rsid w:val="005822A4"/>
    <w:rsid w:val="005836B4"/>
    <w:rsid w:val="00584103"/>
    <w:rsid w:val="005842EA"/>
    <w:rsid w:val="00590893"/>
    <w:rsid w:val="00590D6E"/>
    <w:rsid w:val="005914C0"/>
    <w:rsid w:val="005918C3"/>
    <w:rsid w:val="005938A0"/>
    <w:rsid w:val="00593FD8"/>
    <w:rsid w:val="005A1C9D"/>
    <w:rsid w:val="005A4DDB"/>
    <w:rsid w:val="005A5461"/>
    <w:rsid w:val="005A5932"/>
    <w:rsid w:val="005A73E5"/>
    <w:rsid w:val="005A7C2C"/>
    <w:rsid w:val="005B0362"/>
    <w:rsid w:val="005B0C1E"/>
    <w:rsid w:val="005B5E05"/>
    <w:rsid w:val="005B78C0"/>
    <w:rsid w:val="005C1621"/>
    <w:rsid w:val="005C1C85"/>
    <w:rsid w:val="005C2CDE"/>
    <w:rsid w:val="005C35BF"/>
    <w:rsid w:val="005C36B7"/>
    <w:rsid w:val="005C3AA0"/>
    <w:rsid w:val="005C400E"/>
    <w:rsid w:val="005C54BC"/>
    <w:rsid w:val="005D0800"/>
    <w:rsid w:val="005D15EA"/>
    <w:rsid w:val="005D1886"/>
    <w:rsid w:val="005D2DD5"/>
    <w:rsid w:val="005D5204"/>
    <w:rsid w:val="005E0395"/>
    <w:rsid w:val="005E0A20"/>
    <w:rsid w:val="005E0FFB"/>
    <w:rsid w:val="005E21B6"/>
    <w:rsid w:val="005E2FC3"/>
    <w:rsid w:val="005E51D1"/>
    <w:rsid w:val="005E5317"/>
    <w:rsid w:val="005E59CA"/>
    <w:rsid w:val="005E5F99"/>
    <w:rsid w:val="005F3299"/>
    <w:rsid w:val="005F3CA5"/>
    <w:rsid w:val="005F76D3"/>
    <w:rsid w:val="006012D5"/>
    <w:rsid w:val="006029D8"/>
    <w:rsid w:val="00602E43"/>
    <w:rsid w:val="0060353C"/>
    <w:rsid w:val="00604946"/>
    <w:rsid w:val="0060721D"/>
    <w:rsid w:val="00607E33"/>
    <w:rsid w:val="00607F07"/>
    <w:rsid w:val="006113E7"/>
    <w:rsid w:val="00613F4B"/>
    <w:rsid w:val="006160E6"/>
    <w:rsid w:val="00616B68"/>
    <w:rsid w:val="00616CAA"/>
    <w:rsid w:val="00621922"/>
    <w:rsid w:val="00624581"/>
    <w:rsid w:val="00624641"/>
    <w:rsid w:val="00625698"/>
    <w:rsid w:val="006273A3"/>
    <w:rsid w:val="00627EE4"/>
    <w:rsid w:val="00630DDD"/>
    <w:rsid w:val="006323BD"/>
    <w:rsid w:val="00633005"/>
    <w:rsid w:val="006331E7"/>
    <w:rsid w:val="00633F28"/>
    <w:rsid w:val="00635A0B"/>
    <w:rsid w:val="006368D8"/>
    <w:rsid w:val="00641F9D"/>
    <w:rsid w:val="006427EC"/>
    <w:rsid w:val="006433FF"/>
    <w:rsid w:val="006437F6"/>
    <w:rsid w:val="006439D0"/>
    <w:rsid w:val="00643FC4"/>
    <w:rsid w:val="00644282"/>
    <w:rsid w:val="00646B65"/>
    <w:rsid w:val="00646D64"/>
    <w:rsid w:val="006473F5"/>
    <w:rsid w:val="00647E79"/>
    <w:rsid w:val="00650A08"/>
    <w:rsid w:val="0065112A"/>
    <w:rsid w:val="006513D8"/>
    <w:rsid w:val="00652F45"/>
    <w:rsid w:val="00653677"/>
    <w:rsid w:val="00653E04"/>
    <w:rsid w:val="00654B67"/>
    <w:rsid w:val="00656A71"/>
    <w:rsid w:val="00656C10"/>
    <w:rsid w:val="00657E27"/>
    <w:rsid w:val="00660C03"/>
    <w:rsid w:val="006615BA"/>
    <w:rsid w:val="006617FA"/>
    <w:rsid w:val="006623B6"/>
    <w:rsid w:val="00663032"/>
    <w:rsid w:val="00664AF0"/>
    <w:rsid w:val="006653FF"/>
    <w:rsid w:val="006665AE"/>
    <w:rsid w:val="00666D93"/>
    <w:rsid w:val="00667140"/>
    <w:rsid w:val="00670156"/>
    <w:rsid w:val="006708FE"/>
    <w:rsid w:val="00670B4F"/>
    <w:rsid w:val="00670D74"/>
    <w:rsid w:val="0067120C"/>
    <w:rsid w:val="00676C7F"/>
    <w:rsid w:val="00677E3B"/>
    <w:rsid w:val="00677EF0"/>
    <w:rsid w:val="006816BE"/>
    <w:rsid w:val="00681923"/>
    <w:rsid w:val="0068222C"/>
    <w:rsid w:val="00682CC7"/>
    <w:rsid w:val="006831DC"/>
    <w:rsid w:val="00683D10"/>
    <w:rsid w:val="00684594"/>
    <w:rsid w:val="006848D7"/>
    <w:rsid w:val="006859B2"/>
    <w:rsid w:val="00686493"/>
    <w:rsid w:val="00686887"/>
    <w:rsid w:val="0068762C"/>
    <w:rsid w:val="00687EA5"/>
    <w:rsid w:val="0069060B"/>
    <w:rsid w:val="006908AE"/>
    <w:rsid w:val="00692B75"/>
    <w:rsid w:val="00692BDA"/>
    <w:rsid w:val="00692FCC"/>
    <w:rsid w:val="006940E9"/>
    <w:rsid w:val="00697E65"/>
    <w:rsid w:val="006A0566"/>
    <w:rsid w:val="006A0D5F"/>
    <w:rsid w:val="006A254E"/>
    <w:rsid w:val="006A6277"/>
    <w:rsid w:val="006A68B6"/>
    <w:rsid w:val="006A7CE7"/>
    <w:rsid w:val="006B1BDA"/>
    <w:rsid w:val="006B3DF9"/>
    <w:rsid w:val="006B4E43"/>
    <w:rsid w:val="006B55C0"/>
    <w:rsid w:val="006B5975"/>
    <w:rsid w:val="006B5DE5"/>
    <w:rsid w:val="006B62D4"/>
    <w:rsid w:val="006B681D"/>
    <w:rsid w:val="006C06BA"/>
    <w:rsid w:val="006C0A1A"/>
    <w:rsid w:val="006C4C5D"/>
    <w:rsid w:val="006C6A95"/>
    <w:rsid w:val="006C72E3"/>
    <w:rsid w:val="006C757A"/>
    <w:rsid w:val="006C7818"/>
    <w:rsid w:val="006D1CB6"/>
    <w:rsid w:val="006D1FC3"/>
    <w:rsid w:val="006D7830"/>
    <w:rsid w:val="006E0600"/>
    <w:rsid w:val="006E064B"/>
    <w:rsid w:val="006E11DD"/>
    <w:rsid w:val="006E133E"/>
    <w:rsid w:val="006E1F2D"/>
    <w:rsid w:val="006E22CF"/>
    <w:rsid w:val="006E24C7"/>
    <w:rsid w:val="006E4762"/>
    <w:rsid w:val="006E4F2D"/>
    <w:rsid w:val="006E767A"/>
    <w:rsid w:val="006F0ED0"/>
    <w:rsid w:val="006F1611"/>
    <w:rsid w:val="006F293A"/>
    <w:rsid w:val="006F43B2"/>
    <w:rsid w:val="006F53E7"/>
    <w:rsid w:val="006F69B2"/>
    <w:rsid w:val="0070123A"/>
    <w:rsid w:val="00701E7E"/>
    <w:rsid w:val="0070296B"/>
    <w:rsid w:val="00705DD8"/>
    <w:rsid w:val="00706292"/>
    <w:rsid w:val="00707918"/>
    <w:rsid w:val="00710C62"/>
    <w:rsid w:val="0071101A"/>
    <w:rsid w:val="00712295"/>
    <w:rsid w:val="0071335F"/>
    <w:rsid w:val="00713746"/>
    <w:rsid w:val="00716592"/>
    <w:rsid w:val="00716DBE"/>
    <w:rsid w:val="00717044"/>
    <w:rsid w:val="00720737"/>
    <w:rsid w:val="00721BE3"/>
    <w:rsid w:val="007224E3"/>
    <w:rsid w:val="00722AEF"/>
    <w:rsid w:val="007242D4"/>
    <w:rsid w:val="00725346"/>
    <w:rsid w:val="00725785"/>
    <w:rsid w:val="00725F42"/>
    <w:rsid w:val="00730E5E"/>
    <w:rsid w:val="0073110F"/>
    <w:rsid w:val="00731B8A"/>
    <w:rsid w:val="00731C6A"/>
    <w:rsid w:val="0073247A"/>
    <w:rsid w:val="00734BD5"/>
    <w:rsid w:val="00737484"/>
    <w:rsid w:val="00737545"/>
    <w:rsid w:val="00740045"/>
    <w:rsid w:val="00742143"/>
    <w:rsid w:val="0074330B"/>
    <w:rsid w:val="00743931"/>
    <w:rsid w:val="00743A40"/>
    <w:rsid w:val="007440F3"/>
    <w:rsid w:val="007443E3"/>
    <w:rsid w:val="00744AD0"/>
    <w:rsid w:val="00745B2B"/>
    <w:rsid w:val="0074637A"/>
    <w:rsid w:val="00746D2E"/>
    <w:rsid w:val="007508F6"/>
    <w:rsid w:val="00750E82"/>
    <w:rsid w:val="00751479"/>
    <w:rsid w:val="00751CF7"/>
    <w:rsid w:val="00754A6B"/>
    <w:rsid w:val="00755D10"/>
    <w:rsid w:val="00755E82"/>
    <w:rsid w:val="00755F41"/>
    <w:rsid w:val="00756CBB"/>
    <w:rsid w:val="00757BB3"/>
    <w:rsid w:val="00760327"/>
    <w:rsid w:val="0076065F"/>
    <w:rsid w:val="00760708"/>
    <w:rsid w:val="007623D7"/>
    <w:rsid w:val="007628DB"/>
    <w:rsid w:val="00762BA9"/>
    <w:rsid w:val="00762CFB"/>
    <w:rsid w:val="007636D5"/>
    <w:rsid w:val="007647C9"/>
    <w:rsid w:val="0076757B"/>
    <w:rsid w:val="00767C64"/>
    <w:rsid w:val="00770193"/>
    <w:rsid w:val="00770D8F"/>
    <w:rsid w:val="00771A24"/>
    <w:rsid w:val="00772973"/>
    <w:rsid w:val="00772CCC"/>
    <w:rsid w:val="00773915"/>
    <w:rsid w:val="007739DB"/>
    <w:rsid w:val="00773D97"/>
    <w:rsid w:val="007748D8"/>
    <w:rsid w:val="00774A7D"/>
    <w:rsid w:val="007804BD"/>
    <w:rsid w:val="00780DBC"/>
    <w:rsid w:val="00782F88"/>
    <w:rsid w:val="00782FBE"/>
    <w:rsid w:val="00784C2E"/>
    <w:rsid w:val="007852B1"/>
    <w:rsid w:val="007854E9"/>
    <w:rsid w:val="007906FB"/>
    <w:rsid w:val="00790CD8"/>
    <w:rsid w:val="00791E81"/>
    <w:rsid w:val="00792A28"/>
    <w:rsid w:val="007932F0"/>
    <w:rsid w:val="00794EF6"/>
    <w:rsid w:val="007951ED"/>
    <w:rsid w:val="007952F9"/>
    <w:rsid w:val="00795415"/>
    <w:rsid w:val="00795CBE"/>
    <w:rsid w:val="00797ADA"/>
    <w:rsid w:val="007A0978"/>
    <w:rsid w:val="007A2B53"/>
    <w:rsid w:val="007A3974"/>
    <w:rsid w:val="007A3B18"/>
    <w:rsid w:val="007A71C9"/>
    <w:rsid w:val="007A7F51"/>
    <w:rsid w:val="007B1AC0"/>
    <w:rsid w:val="007B5438"/>
    <w:rsid w:val="007B66D2"/>
    <w:rsid w:val="007B6873"/>
    <w:rsid w:val="007C18F7"/>
    <w:rsid w:val="007C2242"/>
    <w:rsid w:val="007C3363"/>
    <w:rsid w:val="007C7C55"/>
    <w:rsid w:val="007D12EC"/>
    <w:rsid w:val="007D1792"/>
    <w:rsid w:val="007D26D1"/>
    <w:rsid w:val="007D2C2D"/>
    <w:rsid w:val="007D3529"/>
    <w:rsid w:val="007D35E9"/>
    <w:rsid w:val="007D3D78"/>
    <w:rsid w:val="007D4C30"/>
    <w:rsid w:val="007D7B55"/>
    <w:rsid w:val="007D7E06"/>
    <w:rsid w:val="007E134C"/>
    <w:rsid w:val="007E3A2A"/>
    <w:rsid w:val="007E45CF"/>
    <w:rsid w:val="007E5C84"/>
    <w:rsid w:val="007E6C7F"/>
    <w:rsid w:val="007F282E"/>
    <w:rsid w:val="007F3102"/>
    <w:rsid w:val="008018A7"/>
    <w:rsid w:val="00803C40"/>
    <w:rsid w:val="00803F62"/>
    <w:rsid w:val="00804AD8"/>
    <w:rsid w:val="00805362"/>
    <w:rsid w:val="008057FB"/>
    <w:rsid w:val="00805D5C"/>
    <w:rsid w:val="00805F6D"/>
    <w:rsid w:val="00806363"/>
    <w:rsid w:val="00806A7E"/>
    <w:rsid w:val="008070BD"/>
    <w:rsid w:val="00807FDB"/>
    <w:rsid w:val="00810D51"/>
    <w:rsid w:val="00811A0E"/>
    <w:rsid w:val="00812E0A"/>
    <w:rsid w:val="00813E7A"/>
    <w:rsid w:val="00815A94"/>
    <w:rsid w:val="00815C6D"/>
    <w:rsid w:val="00816FE8"/>
    <w:rsid w:val="00820C6F"/>
    <w:rsid w:val="00820C9C"/>
    <w:rsid w:val="00820EC6"/>
    <w:rsid w:val="00821CCF"/>
    <w:rsid w:val="00822F4D"/>
    <w:rsid w:val="00823598"/>
    <w:rsid w:val="00824C2F"/>
    <w:rsid w:val="00824EDB"/>
    <w:rsid w:val="00826991"/>
    <w:rsid w:val="00827885"/>
    <w:rsid w:val="00833A8A"/>
    <w:rsid w:val="00833AC0"/>
    <w:rsid w:val="00833FAD"/>
    <w:rsid w:val="008374CF"/>
    <w:rsid w:val="00840137"/>
    <w:rsid w:val="00841FE4"/>
    <w:rsid w:val="008437C9"/>
    <w:rsid w:val="008438BF"/>
    <w:rsid w:val="00843D3A"/>
    <w:rsid w:val="00843FF8"/>
    <w:rsid w:val="00845E48"/>
    <w:rsid w:val="0084614D"/>
    <w:rsid w:val="00852484"/>
    <w:rsid w:val="00852ACF"/>
    <w:rsid w:val="00852E7C"/>
    <w:rsid w:val="0085480B"/>
    <w:rsid w:val="00854AFC"/>
    <w:rsid w:val="00854C6D"/>
    <w:rsid w:val="00860300"/>
    <w:rsid w:val="00860F42"/>
    <w:rsid w:val="00863E68"/>
    <w:rsid w:val="00863FE8"/>
    <w:rsid w:val="008666DE"/>
    <w:rsid w:val="00867AC9"/>
    <w:rsid w:val="0087008A"/>
    <w:rsid w:val="00870ABC"/>
    <w:rsid w:val="00872BB1"/>
    <w:rsid w:val="008735EC"/>
    <w:rsid w:val="008753D6"/>
    <w:rsid w:val="0087680B"/>
    <w:rsid w:val="00877918"/>
    <w:rsid w:val="00877C09"/>
    <w:rsid w:val="00882DC0"/>
    <w:rsid w:val="00884CB9"/>
    <w:rsid w:val="00887777"/>
    <w:rsid w:val="0089030B"/>
    <w:rsid w:val="00890AD5"/>
    <w:rsid w:val="00890B47"/>
    <w:rsid w:val="00890B4B"/>
    <w:rsid w:val="0089116E"/>
    <w:rsid w:val="00893734"/>
    <w:rsid w:val="00895069"/>
    <w:rsid w:val="008A0BA0"/>
    <w:rsid w:val="008A3165"/>
    <w:rsid w:val="008A6EF8"/>
    <w:rsid w:val="008A7CBE"/>
    <w:rsid w:val="008A7F54"/>
    <w:rsid w:val="008B0DE7"/>
    <w:rsid w:val="008B1E73"/>
    <w:rsid w:val="008B215F"/>
    <w:rsid w:val="008B3519"/>
    <w:rsid w:val="008B3993"/>
    <w:rsid w:val="008B5271"/>
    <w:rsid w:val="008B54AC"/>
    <w:rsid w:val="008C0137"/>
    <w:rsid w:val="008C0397"/>
    <w:rsid w:val="008C13E4"/>
    <w:rsid w:val="008C1B8D"/>
    <w:rsid w:val="008C2FA1"/>
    <w:rsid w:val="008C3C01"/>
    <w:rsid w:val="008C6B03"/>
    <w:rsid w:val="008C6C35"/>
    <w:rsid w:val="008C7A91"/>
    <w:rsid w:val="008D0075"/>
    <w:rsid w:val="008D1984"/>
    <w:rsid w:val="008D4C08"/>
    <w:rsid w:val="008D5A45"/>
    <w:rsid w:val="008D5FDD"/>
    <w:rsid w:val="008D6EA2"/>
    <w:rsid w:val="008E0487"/>
    <w:rsid w:val="008E1BC5"/>
    <w:rsid w:val="008E330E"/>
    <w:rsid w:val="008E5CEB"/>
    <w:rsid w:val="008E6251"/>
    <w:rsid w:val="008E640A"/>
    <w:rsid w:val="008E6702"/>
    <w:rsid w:val="008F0272"/>
    <w:rsid w:val="008F18C7"/>
    <w:rsid w:val="008F1F51"/>
    <w:rsid w:val="008F216E"/>
    <w:rsid w:val="008F2F6D"/>
    <w:rsid w:val="008F383D"/>
    <w:rsid w:val="008F3D36"/>
    <w:rsid w:val="008F4730"/>
    <w:rsid w:val="008F6073"/>
    <w:rsid w:val="00901037"/>
    <w:rsid w:val="0090342E"/>
    <w:rsid w:val="009037A7"/>
    <w:rsid w:val="00903C62"/>
    <w:rsid w:val="00905785"/>
    <w:rsid w:val="00905C04"/>
    <w:rsid w:val="00906F33"/>
    <w:rsid w:val="00911A37"/>
    <w:rsid w:val="00914D9D"/>
    <w:rsid w:val="009213C7"/>
    <w:rsid w:val="00921B8A"/>
    <w:rsid w:val="00921C86"/>
    <w:rsid w:val="00925E0F"/>
    <w:rsid w:val="00932FE0"/>
    <w:rsid w:val="00933C3A"/>
    <w:rsid w:val="00935344"/>
    <w:rsid w:val="00935A6A"/>
    <w:rsid w:val="00935DE4"/>
    <w:rsid w:val="00936B70"/>
    <w:rsid w:val="00937C28"/>
    <w:rsid w:val="009411F2"/>
    <w:rsid w:val="00943836"/>
    <w:rsid w:val="00944114"/>
    <w:rsid w:val="00944BA1"/>
    <w:rsid w:val="00945663"/>
    <w:rsid w:val="009465DF"/>
    <w:rsid w:val="0094701E"/>
    <w:rsid w:val="00947CE8"/>
    <w:rsid w:val="009512A2"/>
    <w:rsid w:val="009513B2"/>
    <w:rsid w:val="00953503"/>
    <w:rsid w:val="00953CE4"/>
    <w:rsid w:val="009563BA"/>
    <w:rsid w:val="009572C9"/>
    <w:rsid w:val="00962EED"/>
    <w:rsid w:val="009637F1"/>
    <w:rsid w:val="009649E0"/>
    <w:rsid w:val="009652E3"/>
    <w:rsid w:val="0096621A"/>
    <w:rsid w:val="009675FF"/>
    <w:rsid w:val="00967D28"/>
    <w:rsid w:val="00967DD4"/>
    <w:rsid w:val="009700F2"/>
    <w:rsid w:val="00970E67"/>
    <w:rsid w:val="009714F8"/>
    <w:rsid w:val="00972630"/>
    <w:rsid w:val="0097541E"/>
    <w:rsid w:val="00975D1F"/>
    <w:rsid w:val="00976DE8"/>
    <w:rsid w:val="0098056A"/>
    <w:rsid w:val="009839F8"/>
    <w:rsid w:val="00984489"/>
    <w:rsid w:val="00984A75"/>
    <w:rsid w:val="009850C9"/>
    <w:rsid w:val="0098647C"/>
    <w:rsid w:val="0098704B"/>
    <w:rsid w:val="00990A68"/>
    <w:rsid w:val="00992035"/>
    <w:rsid w:val="00992317"/>
    <w:rsid w:val="00992694"/>
    <w:rsid w:val="00992B09"/>
    <w:rsid w:val="00994A11"/>
    <w:rsid w:val="00996613"/>
    <w:rsid w:val="009A2A2A"/>
    <w:rsid w:val="009A3343"/>
    <w:rsid w:val="009A40DB"/>
    <w:rsid w:val="009A4785"/>
    <w:rsid w:val="009A4D11"/>
    <w:rsid w:val="009A5151"/>
    <w:rsid w:val="009A5831"/>
    <w:rsid w:val="009A61BB"/>
    <w:rsid w:val="009A7AA0"/>
    <w:rsid w:val="009B13F9"/>
    <w:rsid w:val="009B302B"/>
    <w:rsid w:val="009B53E3"/>
    <w:rsid w:val="009B5587"/>
    <w:rsid w:val="009B675C"/>
    <w:rsid w:val="009C0921"/>
    <w:rsid w:val="009C1D98"/>
    <w:rsid w:val="009C263C"/>
    <w:rsid w:val="009C29BB"/>
    <w:rsid w:val="009C2A64"/>
    <w:rsid w:val="009C59C9"/>
    <w:rsid w:val="009C61F2"/>
    <w:rsid w:val="009C6948"/>
    <w:rsid w:val="009D0896"/>
    <w:rsid w:val="009D4A5D"/>
    <w:rsid w:val="009D5756"/>
    <w:rsid w:val="009D5ED4"/>
    <w:rsid w:val="009D6594"/>
    <w:rsid w:val="009D7801"/>
    <w:rsid w:val="009E0BFD"/>
    <w:rsid w:val="009E0C15"/>
    <w:rsid w:val="009E2DEF"/>
    <w:rsid w:val="009E30FF"/>
    <w:rsid w:val="009E478D"/>
    <w:rsid w:val="009E605E"/>
    <w:rsid w:val="009E6E87"/>
    <w:rsid w:val="009E6FFB"/>
    <w:rsid w:val="009E728F"/>
    <w:rsid w:val="009F1DC5"/>
    <w:rsid w:val="009F3C2A"/>
    <w:rsid w:val="009F4049"/>
    <w:rsid w:val="009F6545"/>
    <w:rsid w:val="009F6857"/>
    <w:rsid w:val="00A01860"/>
    <w:rsid w:val="00A01A33"/>
    <w:rsid w:val="00A03FFB"/>
    <w:rsid w:val="00A04301"/>
    <w:rsid w:val="00A04D61"/>
    <w:rsid w:val="00A07C94"/>
    <w:rsid w:val="00A13613"/>
    <w:rsid w:val="00A1364D"/>
    <w:rsid w:val="00A13B30"/>
    <w:rsid w:val="00A14DFC"/>
    <w:rsid w:val="00A15093"/>
    <w:rsid w:val="00A1530C"/>
    <w:rsid w:val="00A153C1"/>
    <w:rsid w:val="00A15517"/>
    <w:rsid w:val="00A15C89"/>
    <w:rsid w:val="00A16843"/>
    <w:rsid w:val="00A175D1"/>
    <w:rsid w:val="00A23C2C"/>
    <w:rsid w:val="00A25044"/>
    <w:rsid w:val="00A27EB5"/>
    <w:rsid w:val="00A30B2C"/>
    <w:rsid w:val="00A341D6"/>
    <w:rsid w:val="00A351EA"/>
    <w:rsid w:val="00A36819"/>
    <w:rsid w:val="00A37986"/>
    <w:rsid w:val="00A379D2"/>
    <w:rsid w:val="00A413CF"/>
    <w:rsid w:val="00A41A5D"/>
    <w:rsid w:val="00A41E49"/>
    <w:rsid w:val="00A42E17"/>
    <w:rsid w:val="00A43FCD"/>
    <w:rsid w:val="00A4491E"/>
    <w:rsid w:val="00A45EF8"/>
    <w:rsid w:val="00A47461"/>
    <w:rsid w:val="00A50314"/>
    <w:rsid w:val="00A50662"/>
    <w:rsid w:val="00A51300"/>
    <w:rsid w:val="00A5195D"/>
    <w:rsid w:val="00A53C05"/>
    <w:rsid w:val="00A54572"/>
    <w:rsid w:val="00A54841"/>
    <w:rsid w:val="00A55192"/>
    <w:rsid w:val="00A57843"/>
    <w:rsid w:val="00A61AA9"/>
    <w:rsid w:val="00A645AD"/>
    <w:rsid w:val="00A669DD"/>
    <w:rsid w:val="00A7010C"/>
    <w:rsid w:val="00A7054C"/>
    <w:rsid w:val="00A70C5B"/>
    <w:rsid w:val="00A72678"/>
    <w:rsid w:val="00A73148"/>
    <w:rsid w:val="00A7333B"/>
    <w:rsid w:val="00A74E07"/>
    <w:rsid w:val="00A757CF"/>
    <w:rsid w:val="00A777ED"/>
    <w:rsid w:val="00A77D5C"/>
    <w:rsid w:val="00A86C77"/>
    <w:rsid w:val="00A86D6A"/>
    <w:rsid w:val="00A90ED8"/>
    <w:rsid w:val="00A92FA8"/>
    <w:rsid w:val="00A93299"/>
    <w:rsid w:val="00A93626"/>
    <w:rsid w:val="00A93947"/>
    <w:rsid w:val="00A93B70"/>
    <w:rsid w:val="00A94C8F"/>
    <w:rsid w:val="00A9532C"/>
    <w:rsid w:val="00A96DF8"/>
    <w:rsid w:val="00A9766B"/>
    <w:rsid w:val="00A97DCC"/>
    <w:rsid w:val="00A97EC6"/>
    <w:rsid w:val="00AA3195"/>
    <w:rsid w:val="00AA552B"/>
    <w:rsid w:val="00AA7295"/>
    <w:rsid w:val="00AB167D"/>
    <w:rsid w:val="00AB264B"/>
    <w:rsid w:val="00AB2C46"/>
    <w:rsid w:val="00AB3226"/>
    <w:rsid w:val="00AB35AE"/>
    <w:rsid w:val="00AB60AB"/>
    <w:rsid w:val="00AB7512"/>
    <w:rsid w:val="00AC059E"/>
    <w:rsid w:val="00AC2444"/>
    <w:rsid w:val="00AC3034"/>
    <w:rsid w:val="00AC5517"/>
    <w:rsid w:val="00AC7A03"/>
    <w:rsid w:val="00AD0221"/>
    <w:rsid w:val="00AD04DF"/>
    <w:rsid w:val="00AD07FA"/>
    <w:rsid w:val="00AD1F7D"/>
    <w:rsid w:val="00AD30FD"/>
    <w:rsid w:val="00AD67DD"/>
    <w:rsid w:val="00AD6B63"/>
    <w:rsid w:val="00AD6D8B"/>
    <w:rsid w:val="00AE0F81"/>
    <w:rsid w:val="00AE17F5"/>
    <w:rsid w:val="00AE19F6"/>
    <w:rsid w:val="00AE2E51"/>
    <w:rsid w:val="00AE5A1A"/>
    <w:rsid w:val="00AE5EBF"/>
    <w:rsid w:val="00AE5FEC"/>
    <w:rsid w:val="00AE601D"/>
    <w:rsid w:val="00AF1F8E"/>
    <w:rsid w:val="00AF216C"/>
    <w:rsid w:val="00AF2D06"/>
    <w:rsid w:val="00AF2DB1"/>
    <w:rsid w:val="00AF3177"/>
    <w:rsid w:val="00AF585A"/>
    <w:rsid w:val="00AF619A"/>
    <w:rsid w:val="00AF6964"/>
    <w:rsid w:val="00AF6D54"/>
    <w:rsid w:val="00AF6EAF"/>
    <w:rsid w:val="00B0023D"/>
    <w:rsid w:val="00B0111C"/>
    <w:rsid w:val="00B05990"/>
    <w:rsid w:val="00B06FCA"/>
    <w:rsid w:val="00B06FF6"/>
    <w:rsid w:val="00B10579"/>
    <w:rsid w:val="00B11B2B"/>
    <w:rsid w:val="00B12A48"/>
    <w:rsid w:val="00B13B55"/>
    <w:rsid w:val="00B15284"/>
    <w:rsid w:val="00B158DC"/>
    <w:rsid w:val="00B1660C"/>
    <w:rsid w:val="00B179B9"/>
    <w:rsid w:val="00B2133D"/>
    <w:rsid w:val="00B22FAC"/>
    <w:rsid w:val="00B25FD3"/>
    <w:rsid w:val="00B27D45"/>
    <w:rsid w:val="00B30E8A"/>
    <w:rsid w:val="00B311CB"/>
    <w:rsid w:val="00B32ABC"/>
    <w:rsid w:val="00B34A9C"/>
    <w:rsid w:val="00B358F7"/>
    <w:rsid w:val="00B363D8"/>
    <w:rsid w:val="00B403F3"/>
    <w:rsid w:val="00B4070D"/>
    <w:rsid w:val="00B43CDF"/>
    <w:rsid w:val="00B44045"/>
    <w:rsid w:val="00B4424C"/>
    <w:rsid w:val="00B44E27"/>
    <w:rsid w:val="00B47C39"/>
    <w:rsid w:val="00B50070"/>
    <w:rsid w:val="00B517B6"/>
    <w:rsid w:val="00B52AA3"/>
    <w:rsid w:val="00B547C1"/>
    <w:rsid w:val="00B5501E"/>
    <w:rsid w:val="00B55D82"/>
    <w:rsid w:val="00B55EB9"/>
    <w:rsid w:val="00B61118"/>
    <w:rsid w:val="00B62052"/>
    <w:rsid w:val="00B6233B"/>
    <w:rsid w:val="00B6435E"/>
    <w:rsid w:val="00B65690"/>
    <w:rsid w:val="00B65AE2"/>
    <w:rsid w:val="00B6745E"/>
    <w:rsid w:val="00B67803"/>
    <w:rsid w:val="00B67B56"/>
    <w:rsid w:val="00B7207F"/>
    <w:rsid w:val="00B72F67"/>
    <w:rsid w:val="00B7391C"/>
    <w:rsid w:val="00B74283"/>
    <w:rsid w:val="00B74DA9"/>
    <w:rsid w:val="00B76C0D"/>
    <w:rsid w:val="00B77C48"/>
    <w:rsid w:val="00B80216"/>
    <w:rsid w:val="00B81675"/>
    <w:rsid w:val="00B81A55"/>
    <w:rsid w:val="00B821C6"/>
    <w:rsid w:val="00B8296B"/>
    <w:rsid w:val="00B8395B"/>
    <w:rsid w:val="00B83A29"/>
    <w:rsid w:val="00B85D8A"/>
    <w:rsid w:val="00B865C3"/>
    <w:rsid w:val="00B878FF"/>
    <w:rsid w:val="00B913CB"/>
    <w:rsid w:val="00B91BB8"/>
    <w:rsid w:val="00B9369E"/>
    <w:rsid w:val="00B952B1"/>
    <w:rsid w:val="00B96FB5"/>
    <w:rsid w:val="00B9740A"/>
    <w:rsid w:val="00BA00B7"/>
    <w:rsid w:val="00BA1FCC"/>
    <w:rsid w:val="00BA4520"/>
    <w:rsid w:val="00BA4B64"/>
    <w:rsid w:val="00BA5684"/>
    <w:rsid w:val="00BA5CDE"/>
    <w:rsid w:val="00BA5E7E"/>
    <w:rsid w:val="00BA6EE7"/>
    <w:rsid w:val="00BA7A6A"/>
    <w:rsid w:val="00BB12DC"/>
    <w:rsid w:val="00BB2EA8"/>
    <w:rsid w:val="00BB40FA"/>
    <w:rsid w:val="00BB4A58"/>
    <w:rsid w:val="00BB5EAD"/>
    <w:rsid w:val="00BB7173"/>
    <w:rsid w:val="00BC32C7"/>
    <w:rsid w:val="00BC439D"/>
    <w:rsid w:val="00BC4547"/>
    <w:rsid w:val="00BC4D53"/>
    <w:rsid w:val="00BC5013"/>
    <w:rsid w:val="00BC5474"/>
    <w:rsid w:val="00BC58D2"/>
    <w:rsid w:val="00BC64AA"/>
    <w:rsid w:val="00BC767E"/>
    <w:rsid w:val="00BD0F47"/>
    <w:rsid w:val="00BD2911"/>
    <w:rsid w:val="00BD2C7C"/>
    <w:rsid w:val="00BD49FB"/>
    <w:rsid w:val="00BD4E0E"/>
    <w:rsid w:val="00BD5FF8"/>
    <w:rsid w:val="00BD6BDD"/>
    <w:rsid w:val="00BD76A4"/>
    <w:rsid w:val="00BE078C"/>
    <w:rsid w:val="00BE214B"/>
    <w:rsid w:val="00BE2C3F"/>
    <w:rsid w:val="00BE2C55"/>
    <w:rsid w:val="00BE3EB8"/>
    <w:rsid w:val="00BE5B1C"/>
    <w:rsid w:val="00BE5BA5"/>
    <w:rsid w:val="00BE6FEC"/>
    <w:rsid w:val="00BF1DF0"/>
    <w:rsid w:val="00BF2102"/>
    <w:rsid w:val="00BF233D"/>
    <w:rsid w:val="00BF3161"/>
    <w:rsid w:val="00BF3317"/>
    <w:rsid w:val="00BF3832"/>
    <w:rsid w:val="00BF3BCA"/>
    <w:rsid w:val="00BF3DFA"/>
    <w:rsid w:val="00BF47A0"/>
    <w:rsid w:val="00BF576E"/>
    <w:rsid w:val="00BF5C7D"/>
    <w:rsid w:val="00BF7E0F"/>
    <w:rsid w:val="00C009EF"/>
    <w:rsid w:val="00C01B23"/>
    <w:rsid w:val="00C0201E"/>
    <w:rsid w:val="00C02604"/>
    <w:rsid w:val="00C06475"/>
    <w:rsid w:val="00C07BDB"/>
    <w:rsid w:val="00C109E5"/>
    <w:rsid w:val="00C121D6"/>
    <w:rsid w:val="00C13241"/>
    <w:rsid w:val="00C154C7"/>
    <w:rsid w:val="00C16C63"/>
    <w:rsid w:val="00C1766D"/>
    <w:rsid w:val="00C2161B"/>
    <w:rsid w:val="00C2200C"/>
    <w:rsid w:val="00C2363C"/>
    <w:rsid w:val="00C24CF7"/>
    <w:rsid w:val="00C26727"/>
    <w:rsid w:val="00C26953"/>
    <w:rsid w:val="00C3005A"/>
    <w:rsid w:val="00C30197"/>
    <w:rsid w:val="00C3062F"/>
    <w:rsid w:val="00C32344"/>
    <w:rsid w:val="00C35424"/>
    <w:rsid w:val="00C362EC"/>
    <w:rsid w:val="00C36EC4"/>
    <w:rsid w:val="00C3738D"/>
    <w:rsid w:val="00C40702"/>
    <w:rsid w:val="00C40FD0"/>
    <w:rsid w:val="00C41230"/>
    <w:rsid w:val="00C41249"/>
    <w:rsid w:val="00C41E11"/>
    <w:rsid w:val="00C431C0"/>
    <w:rsid w:val="00C46614"/>
    <w:rsid w:val="00C472E9"/>
    <w:rsid w:val="00C51E11"/>
    <w:rsid w:val="00C524B7"/>
    <w:rsid w:val="00C53DC6"/>
    <w:rsid w:val="00C5516C"/>
    <w:rsid w:val="00C55371"/>
    <w:rsid w:val="00C55CF6"/>
    <w:rsid w:val="00C55F16"/>
    <w:rsid w:val="00C56517"/>
    <w:rsid w:val="00C60798"/>
    <w:rsid w:val="00C618CA"/>
    <w:rsid w:val="00C63644"/>
    <w:rsid w:val="00C63C82"/>
    <w:rsid w:val="00C655F7"/>
    <w:rsid w:val="00C6684E"/>
    <w:rsid w:val="00C67E75"/>
    <w:rsid w:val="00C73118"/>
    <w:rsid w:val="00C7348C"/>
    <w:rsid w:val="00C748C7"/>
    <w:rsid w:val="00C748F4"/>
    <w:rsid w:val="00C75ACC"/>
    <w:rsid w:val="00C770B5"/>
    <w:rsid w:val="00C77350"/>
    <w:rsid w:val="00C823A6"/>
    <w:rsid w:val="00C868AC"/>
    <w:rsid w:val="00C8696F"/>
    <w:rsid w:val="00C87034"/>
    <w:rsid w:val="00C904A4"/>
    <w:rsid w:val="00C91715"/>
    <w:rsid w:val="00C923B9"/>
    <w:rsid w:val="00C92F9C"/>
    <w:rsid w:val="00C941BB"/>
    <w:rsid w:val="00C953D6"/>
    <w:rsid w:val="00CA0887"/>
    <w:rsid w:val="00CA0EED"/>
    <w:rsid w:val="00CA2112"/>
    <w:rsid w:val="00CA2618"/>
    <w:rsid w:val="00CA3F53"/>
    <w:rsid w:val="00CA3FF1"/>
    <w:rsid w:val="00CA7DA2"/>
    <w:rsid w:val="00CB344F"/>
    <w:rsid w:val="00CB3F68"/>
    <w:rsid w:val="00CB41AB"/>
    <w:rsid w:val="00CB46AF"/>
    <w:rsid w:val="00CB4844"/>
    <w:rsid w:val="00CB731B"/>
    <w:rsid w:val="00CC091D"/>
    <w:rsid w:val="00CC1D8C"/>
    <w:rsid w:val="00CC20B0"/>
    <w:rsid w:val="00CC2385"/>
    <w:rsid w:val="00CC2799"/>
    <w:rsid w:val="00CC40B8"/>
    <w:rsid w:val="00CC4B66"/>
    <w:rsid w:val="00CD0213"/>
    <w:rsid w:val="00CD1ACB"/>
    <w:rsid w:val="00CD2253"/>
    <w:rsid w:val="00CD2ABD"/>
    <w:rsid w:val="00CD2CAA"/>
    <w:rsid w:val="00CD4BEF"/>
    <w:rsid w:val="00CD6066"/>
    <w:rsid w:val="00CD659E"/>
    <w:rsid w:val="00CD7273"/>
    <w:rsid w:val="00CE137A"/>
    <w:rsid w:val="00CE2281"/>
    <w:rsid w:val="00CE2416"/>
    <w:rsid w:val="00CE2DC2"/>
    <w:rsid w:val="00CE5406"/>
    <w:rsid w:val="00CE57F7"/>
    <w:rsid w:val="00CE695E"/>
    <w:rsid w:val="00CE7B03"/>
    <w:rsid w:val="00CE7CEE"/>
    <w:rsid w:val="00CF361B"/>
    <w:rsid w:val="00CF4AE9"/>
    <w:rsid w:val="00CF5192"/>
    <w:rsid w:val="00CF589F"/>
    <w:rsid w:val="00CF6740"/>
    <w:rsid w:val="00CF685D"/>
    <w:rsid w:val="00D018B7"/>
    <w:rsid w:val="00D10C97"/>
    <w:rsid w:val="00D176C5"/>
    <w:rsid w:val="00D20882"/>
    <w:rsid w:val="00D20F79"/>
    <w:rsid w:val="00D212CD"/>
    <w:rsid w:val="00D22B2C"/>
    <w:rsid w:val="00D23B3E"/>
    <w:rsid w:val="00D23B49"/>
    <w:rsid w:val="00D24F02"/>
    <w:rsid w:val="00D3027E"/>
    <w:rsid w:val="00D32277"/>
    <w:rsid w:val="00D32D55"/>
    <w:rsid w:val="00D40131"/>
    <w:rsid w:val="00D44C77"/>
    <w:rsid w:val="00D451B8"/>
    <w:rsid w:val="00D4728D"/>
    <w:rsid w:val="00D51E2D"/>
    <w:rsid w:val="00D521A0"/>
    <w:rsid w:val="00D537F0"/>
    <w:rsid w:val="00D56342"/>
    <w:rsid w:val="00D57F0C"/>
    <w:rsid w:val="00D60F37"/>
    <w:rsid w:val="00D62656"/>
    <w:rsid w:val="00D63F55"/>
    <w:rsid w:val="00D70055"/>
    <w:rsid w:val="00D7249C"/>
    <w:rsid w:val="00D72946"/>
    <w:rsid w:val="00D72C8C"/>
    <w:rsid w:val="00D74171"/>
    <w:rsid w:val="00D74620"/>
    <w:rsid w:val="00D74623"/>
    <w:rsid w:val="00D74A1D"/>
    <w:rsid w:val="00D7573C"/>
    <w:rsid w:val="00D76BDB"/>
    <w:rsid w:val="00D77EC0"/>
    <w:rsid w:val="00D80282"/>
    <w:rsid w:val="00D80ED9"/>
    <w:rsid w:val="00D82D07"/>
    <w:rsid w:val="00D853B4"/>
    <w:rsid w:val="00D86EB9"/>
    <w:rsid w:val="00D87C56"/>
    <w:rsid w:val="00D909A5"/>
    <w:rsid w:val="00D90FD7"/>
    <w:rsid w:val="00D93C79"/>
    <w:rsid w:val="00D95DB0"/>
    <w:rsid w:val="00D96B93"/>
    <w:rsid w:val="00D9727E"/>
    <w:rsid w:val="00D97B35"/>
    <w:rsid w:val="00D97BB6"/>
    <w:rsid w:val="00DA06BD"/>
    <w:rsid w:val="00DA0BFF"/>
    <w:rsid w:val="00DA2F1A"/>
    <w:rsid w:val="00DA5535"/>
    <w:rsid w:val="00DA562F"/>
    <w:rsid w:val="00DA6FBA"/>
    <w:rsid w:val="00DB034C"/>
    <w:rsid w:val="00DB13DF"/>
    <w:rsid w:val="00DB4013"/>
    <w:rsid w:val="00DB4C0E"/>
    <w:rsid w:val="00DB5700"/>
    <w:rsid w:val="00DC0636"/>
    <w:rsid w:val="00DC1856"/>
    <w:rsid w:val="00DC229B"/>
    <w:rsid w:val="00DC4648"/>
    <w:rsid w:val="00DC4D79"/>
    <w:rsid w:val="00DD1DDD"/>
    <w:rsid w:val="00DD47D5"/>
    <w:rsid w:val="00DD506A"/>
    <w:rsid w:val="00DD59A3"/>
    <w:rsid w:val="00DE11C7"/>
    <w:rsid w:val="00DE371D"/>
    <w:rsid w:val="00DE3A3C"/>
    <w:rsid w:val="00DE3D41"/>
    <w:rsid w:val="00DF0DF9"/>
    <w:rsid w:val="00DF1D77"/>
    <w:rsid w:val="00DF35C8"/>
    <w:rsid w:val="00DF3661"/>
    <w:rsid w:val="00DF62D5"/>
    <w:rsid w:val="00DF7964"/>
    <w:rsid w:val="00DF7DFC"/>
    <w:rsid w:val="00E0139E"/>
    <w:rsid w:val="00E01432"/>
    <w:rsid w:val="00E03089"/>
    <w:rsid w:val="00E040A8"/>
    <w:rsid w:val="00E07D8E"/>
    <w:rsid w:val="00E10422"/>
    <w:rsid w:val="00E110FD"/>
    <w:rsid w:val="00E111DA"/>
    <w:rsid w:val="00E132C6"/>
    <w:rsid w:val="00E14AF4"/>
    <w:rsid w:val="00E159BB"/>
    <w:rsid w:val="00E15DE1"/>
    <w:rsid w:val="00E20E4C"/>
    <w:rsid w:val="00E21F9B"/>
    <w:rsid w:val="00E2360E"/>
    <w:rsid w:val="00E2739B"/>
    <w:rsid w:val="00E31202"/>
    <w:rsid w:val="00E3153C"/>
    <w:rsid w:val="00E3214F"/>
    <w:rsid w:val="00E36493"/>
    <w:rsid w:val="00E4102B"/>
    <w:rsid w:val="00E42015"/>
    <w:rsid w:val="00E42CBA"/>
    <w:rsid w:val="00E43C39"/>
    <w:rsid w:val="00E45F78"/>
    <w:rsid w:val="00E46450"/>
    <w:rsid w:val="00E46731"/>
    <w:rsid w:val="00E500E6"/>
    <w:rsid w:val="00E50821"/>
    <w:rsid w:val="00E50ED6"/>
    <w:rsid w:val="00E516DA"/>
    <w:rsid w:val="00E52215"/>
    <w:rsid w:val="00E54715"/>
    <w:rsid w:val="00E54A37"/>
    <w:rsid w:val="00E54E09"/>
    <w:rsid w:val="00E6160D"/>
    <w:rsid w:val="00E63E9B"/>
    <w:rsid w:val="00E6460E"/>
    <w:rsid w:val="00E658F1"/>
    <w:rsid w:val="00E659A7"/>
    <w:rsid w:val="00E70A82"/>
    <w:rsid w:val="00E73D76"/>
    <w:rsid w:val="00E7446B"/>
    <w:rsid w:val="00E74F51"/>
    <w:rsid w:val="00E7683A"/>
    <w:rsid w:val="00E80947"/>
    <w:rsid w:val="00E83446"/>
    <w:rsid w:val="00E853B5"/>
    <w:rsid w:val="00E8543E"/>
    <w:rsid w:val="00E85B15"/>
    <w:rsid w:val="00E86909"/>
    <w:rsid w:val="00E90ADD"/>
    <w:rsid w:val="00E931A5"/>
    <w:rsid w:val="00E93A06"/>
    <w:rsid w:val="00E9425F"/>
    <w:rsid w:val="00E94C87"/>
    <w:rsid w:val="00E951C9"/>
    <w:rsid w:val="00E961B1"/>
    <w:rsid w:val="00E9690E"/>
    <w:rsid w:val="00E96C82"/>
    <w:rsid w:val="00E97451"/>
    <w:rsid w:val="00E97851"/>
    <w:rsid w:val="00EA0608"/>
    <w:rsid w:val="00EA1EC8"/>
    <w:rsid w:val="00EA205A"/>
    <w:rsid w:val="00EA3C9B"/>
    <w:rsid w:val="00EA5DE7"/>
    <w:rsid w:val="00EA6948"/>
    <w:rsid w:val="00EA6A1E"/>
    <w:rsid w:val="00EA7911"/>
    <w:rsid w:val="00EB2BA9"/>
    <w:rsid w:val="00EB6E2C"/>
    <w:rsid w:val="00EB7E49"/>
    <w:rsid w:val="00EC0DDE"/>
    <w:rsid w:val="00EC502E"/>
    <w:rsid w:val="00EC627A"/>
    <w:rsid w:val="00EC6966"/>
    <w:rsid w:val="00ED030A"/>
    <w:rsid w:val="00ED12AD"/>
    <w:rsid w:val="00ED18B0"/>
    <w:rsid w:val="00ED24BD"/>
    <w:rsid w:val="00ED4CEC"/>
    <w:rsid w:val="00ED776B"/>
    <w:rsid w:val="00EE326D"/>
    <w:rsid w:val="00EE3D00"/>
    <w:rsid w:val="00EE3F2C"/>
    <w:rsid w:val="00EE5110"/>
    <w:rsid w:val="00EE57AF"/>
    <w:rsid w:val="00EE5EF1"/>
    <w:rsid w:val="00EE68E4"/>
    <w:rsid w:val="00EE78FA"/>
    <w:rsid w:val="00EE7F4E"/>
    <w:rsid w:val="00EF0A42"/>
    <w:rsid w:val="00EF1A55"/>
    <w:rsid w:val="00EF2252"/>
    <w:rsid w:val="00EF27AD"/>
    <w:rsid w:val="00EF6B30"/>
    <w:rsid w:val="00F0273A"/>
    <w:rsid w:val="00F04AEC"/>
    <w:rsid w:val="00F04F0F"/>
    <w:rsid w:val="00F111E6"/>
    <w:rsid w:val="00F11B8C"/>
    <w:rsid w:val="00F12F76"/>
    <w:rsid w:val="00F131A9"/>
    <w:rsid w:val="00F14422"/>
    <w:rsid w:val="00F14566"/>
    <w:rsid w:val="00F15016"/>
    <w:rsid w:val="00F1794C"/>
    <w:rsid w:val="00F2029C"/>
    <w:rsid w:val="00F215D3"/>
    <w:rsid w:val="00F21BD2"/>
    <w:rsid w:val="00F24854"/>
    <w:rsid w:val="00F26B86"/>
    <w:rsid w:val="00F3008F"/>
    <w:rsid w:val="00F300E5"/>
    <w:rsid w:val="00F30B8C"/>
    <w:rsid w:val="00F31442"/>
    <w:rsid w:val="00F33406"/>
    <w:rsid w:val="00F3374A"/>
    <w:rsid w:val="00F343AD"/>
    <w:rsid w:val="00F35BF3"/>
    <w:rsid w:val="00F378EE"/>
    <w:rsid w:val="00F37A40"/>
    <w:rsid w:val="00F41548"/>
    <w:rsid w:val="00F447C8"/>
    <w:rsid w:val="00F46F82"/>
    <w:rsid w:val="00F477C0"/>
    <w:rsid w:val="00F478E1"/>
    <w:rsid w:val="00F5260A"/>
    <w:rsid w:val="00F539F1"/>
    <w:rsid w:val="00F53C8E"/>
    <w:rsid w:val="00F53F17"/>
    <w:rsid w:val="00F54533"/>
    <w:rsid w:val="00F57B44"/>
    <w:rsid w:val="00F605FB"/>
    <w:rsid w:val="00F61F25"/>
    <w:rsid w:val="00F6268F"/>
    <w:rsid w:val="00F62F3E"/>
    <w:rsid w:val="00F63C50"/>
    <w:rsid w:val="00F63E8F"/>
    <w:rsid w:val="00F64E54"/>
    <w:rsid w:val="00F67118"/>
    <w:rsid w:val="00F71ADA"/>
    <w:rsid w:val="00F71D1B"/>
    <w:rsid w:val="00F7285C"/>
    <w:rsid w:val="00F7544F"/>
    <w:rsid w:val="00F75BD8"/>
    <w:rsid w:val="00F775AC"/>
    <w:rsid w:val="00F7773F"/>
    <w:rsid w:val="00F77D04"/>
    <w:rsid w:val="00F80E50"/>
    <w:rsid w:val="00F813B4"/>
    <w:rsid w:val="00F81845"/>
    <w:rsid w:val="00F8580A"/>
    <w:rsid w:val="00F876D0"/>
    <w:rsid w:val="00F879F4"/>
    <w:rsid w:val="00F91DAC"/>
    <w:rsid w:val="00F91F05"/>
    <w:rsid w:val="00F928B1"/>
    <w:rsid w:val="00F930D5"/>
    <w:rsid w:val="00F94A5B"/>
    <w:rsid w:val="00F94E95"/>
    <w:rsid w:val="00F95E6B"/>
    <w:rsid w:val="00F96207"/>
    <w:rsid w:val="00F96756"/>
    <w:rsid w:val="00F97615"/>
    <w:rsid w:val="00FA4F60"/>
    <w:rsid w:val="00FA74E4"/>
    <w:rsid w:val="00FA7AF0"/>
    <w:rsid w:val="00FB09BF"/>
    <w:rsid w:val="00FB0E65"/>
    <w:rsid w:val="00FB113D"/>
    <w:rsid w:val="00FB18F1"/>
    <w:rsid w:val="00FB3AAF"/>
    <w:rsid w:val="00FB3BD7"/>
    <w:rsid w:val="00FB3D77"/>
    <w:rsid w:val="00FB4F4C"/>
    <w:rsid w:val="00FB7658"/>
    <w:rsid w:val="00FC1588"/>
    <w:rsid w:val="00FC2FC5"/>
    <w:rsid w:val="00FC32C9"/>
    <w:rsid w:val="00FC36F9"/>
    <w:rsid w:val="00FC37BD"/>
    <w:rsid w:val="00FC3D42"/>
    <w:rsid w:val="00FC536E"/>
    <w:rsid w:val="00FC6AB9"/>
    <w:rsid w:val="00FC74E8"/>
    <w:rsid w:val="00FC77B8"/>
    <w:rsid w:val="00FD0D53"/>
    <w:rsid w:val="00FD2E98"/>
    <w:rsid w:val="00FD3647"/>
    <w:rsid w:val="00FD41C7"/>
    <w:rsid w:val="00FD62B4"/>
    <w:rsid w:val="00FD73F2"/>
    <w:rsid w:val="00FE022B"/>
    <w:rsid w:val="00FE4828"/>
    <w:rsid w:val="00FE55A5"/>
    <w:rsid w:val="00FE5853"/>
    <w:rsid w:val="00FE6BDC"/>
    <w:rsid w:val="00FF4C43"/>
    <w:rsid w:val="00FF5C69"/>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B4"/>
    <w:pPr>
      <w:ind w:firstLine="360"/>
      <w:jc w:val="both"/>
    </w:pPr>
    <w:rPr>
      <w:rFonts w:ascii="CMU Serif Roman" w:hAnsi="CMU Serif Roman" w:cs="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05990"/>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852E7C"/>
    <w:rPr>
      <w:sz w:val="16"/>
      <w:szCs w:val="16"/>
    </w:rPr>
  </w:style>
  <w:style w:type="character" w:customStyle="1" w:styleId="FootnoteTextChar">
    <w:name w:val="Footnote Text Char"/>
    <w:basedOn w:val="DefaultParagraphFont"/>
    <w:link w:val="FootnoteText"/>
    <w:uiPriority w:val="99"/>
    <w:rsid w:val="00852E7C"/>
    <w:rPr>
      <w:rFonts w:ascii="CMU Serif Roman" w:eastAsiaTheme="minorEastAsia" w:hAnsi="CMU Serif Roman" w:cs="CMU Serif Roman"/>
      <w:kern w:val="24"/>
      <w:sz w:val="16"/>
      <w:szCs w:val="16"/>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1E17F8"/>
    <w:pPr>
      <w:ind w:firstLine="0"/>
    </w:pPr>
    <w:rPr>
      <w:sz w:val="16"/>
      <w:szCs w:val="16"/>
    </w:rPr>
  </w:style>
  <w:style w:type="character" w:customStyle="1" w:styleId="FooterChar">
    <w:name w:val="Footer Char"/>
    <w:basedOn w:val="DefaultParagraphFont"/>
    <w:link w:val="Footer"/>
    <w:uiPriority w:val="99"/>
    <w:rsid w:val="001E17F8"/>
    <w:rPr>
      <w:rFonts w:ascii="CMU Serif Roman" w:hAnsi="CMU Serif Roman" w:cs="CMU Serif Roman"/>
      <w:kern w:val="24"/>
      <w:sz w:val="16"/>
      <w:szCs w:val="16"/>
      <w:lang w:val="en-US" w:eastAsia="ja-JP"/>
    </w:rPr>
  </w:style>
  <w:style w:type="table" w:styleId="TableGrid">
    <w:name w:val="Table Grid"/>
    <w:basedOn w:val="TableNormal"/>
    <w:uiPriority w:val="39"/>
    <w:rsid w:val="00AD1F7D"/>
    <w:pPr>
      <w:ind w:firstLine="720"/>
    </w:pPr>
    <w:rPr>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00662">
      <w:bodyDiv w:val="1"/>
      <w:marLeft w:val="0"/>
      <w:marRight w:val="0"/>
      <w:marTop w:val="0"/>
      <w:marBottom w:val="0"/>
      <w:divBdr>
        <w:top w:val="none" w:sz="0" w:space="0" w:color="auto"/>
        <w:left w:val="none" w:sz="0" w:space="0" w:color="auto"/>
        <w:bottom w:val="none" w:sz="0" w:space="0" w:color="auto"/>
        <w:right w:val="none" w:sz="0" w:space="0" w:color="auto"/>
      </w:divBdr>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5473">
      <w:bodyDiv w:val="1"/>
      <w:marLeft w:val="0"/>
      <w:marRight w:val="0"/>
      <w:marTop w:val="0"/>
      <w:marBottom w:val="0"/>
      <w:divBdr>
        <w:top w:val="none" w:sz="0" w:space="0" w:color="auto"/>
        <w:left w:val="none" w:sz="0" w:space="0" w:color="auto"/>
        <w:bottom w:val="none" w:sz="0" w:space="0" w:color="auto"/>
        <w:right w:val="none" w:sz="0" w:space="0" w:color="auto"/>
      </w:divBdr>
    </w:div>
    <w:div w:id="240333315">
      <w:bodyDiv w:val="1"/>
      <w:marLeft w:val="0"/>
      <w:marRight w:val="0"/>
      <w:marTop w:val="0"/>
      <w:marBottom w:val="0"/>
      <w:divBdr>
        <w:top w:val="none" w:sz="0" w:space="0" w:color="auto"/>
        <w:left w:val="none" w:sz="0" w:space="0" w:color="auto"/>
        <w:bottom w:val="none" w:sz="0" w:space="0" w:color="auto"/>
        <w:right w:val="none" w:sz="0" w:space="0" w:color="auto"/>
      </w:divBdr>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834673">
      <w:bodyDiv w:val="1"/>
      <w:marLeft w:val="0"/>
      <w:marRight w:val="0"/>
      <w:marTop w:val="0"/>
      <w:marBottom w:val="0"/>
      <w:divBdr>
        <w:top w:val="none" w:sz="0" w:space="0" w:color="auto"/>
        <w:left w:val="none" w:sz="0" w:space="0" w:color="auto"/>
        <w:bottom w:val="none" w:sz="0" w:space="0" w:color="auto"/>
        <w:right w:val="none" w:sz="0" w:space="0" w:color="auto"/>
      </w:divBdr>
    </w:div>
    <w:div w:id="399517946">
      <w:bodyDiv w:val="1"/>
      <w:marLeft w:val="0"/>
      <w:marRight w:val="0"/>
      <w:marTop w:val="0"/>
      <w:marBottom w:val="0"/>
      <w:divBdr>
        <w:top w:val="none" w:sz="0" w:space="0" w:color="auto"/>
        <w:left w:val="none" w:sz="0" w:space="0" w:color="auto"/>
        <w:bottom w:val="none" w:sz="0" w:space="0" w:color="auto"/>
        <w:right w:val="none" w:sz="0" w:space="0" w:color="auto"/>
      </w:divBdr>
    </w:div>
    <w:div w:id="403990518">
      <w:bodyDiv w:val="1"/>
      <w:marLeft w:val="0"/>
      <w:marRight w:val="0"/>
      <w:marTop w:val="0"/>
      <w:marBottom w:val="0"/>
      <w:divBdr>
        <w:top w:val="none" w:sz="0" w:space="0" w:color="auto"/>
        <w:left w:val="none" w:sz="0" w:space="0" w:color="auto"/>
        <w:bottom w:val="none" w:sz="0" w:space="0" w:color="auto"/>
        <w:right w:val="none" w:sz="0" w:space="0" w:color="auto"/>
      </w:divBdr>
    </w:div>
    <w:div w:id="428355048">
      <w:bodyDiv w:val="1"/>
      <w:marLeft w:val="0"/>
      <w:marRight w:val="0"/>
      <w:marTop w:val="0"/>
      <w:marBottom w:val="0"/>
      <w:divBdr>
        <w:top w:val="none" w:sz="0" w:space="0" w:color="auto"/>
        <w:left w:val="none" w:sz="0" w:space="0" w:color="auto"/>
        <w:bottom w:val="none" w:sz="0" w:space="0" w:color="auto"/>
        <w:right w:val="none" w:sz="0" w:space="0" w:color="auto"/>
      </w:divBdr>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768118">
      <w:bodyDiv w:val="1"/>
      <w:marLeft w:val="0"/>
      <w:marRight w:val="0"/>
      <w:marTop w:val="0"/>
      <w:marBottom w:val="0"/>
      <w:divBdr>
        <w:top w:val="none" w:sz="0" w:space="0" w:color="auto"/>
        <w:left w:val="none" w:sz="0" w:space="0" w:color="auto"/>
        <w:bottom w:val="none" w:sz="0" w:space="0" w:color="auto"/>
        <w:right w:val="none" w:sz="0" w:space="0" w:color="auto"/>
      </w:divBdr>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530572">
      <w:bodyDiv w:val="1"/>
      <w:marLeft w:val="0"/>
      <w:marRight w:val="0"/>
      <w:marTop w:val="0"/>
      <w:marBottom w:val="0"/>
      <w:divBdr>
        <w:top w:val="none" w:sz="0" w:space="0" w:color="auto"/>
        <w:left w:val="none" w:sz="0" w:space="0" w:color="auto"/>
        <w:bottom w:val="none" w:sz="0" w:space="0" w:color="auto"/>
        <w:right w:val="none" w:sz="0" w:space="0" w:color="auto"/>
      </w:divBdr>
    </w:div>
    <w:div w:id="587620646">
      <w:bodyDiv w:val="1"/>
      <w:marLeft w:val="0"/>
      <w:marRight w:val="0"/>
      <w:marTop w:val="0"/>
      <w:marBottom w:val="0"/>
      <w:divBdr>
        <w:top w:val="none" w:sz="0" w:space="0" w:color="auto"/>
        <w:left w:val="none" w:sz="0" w:space="0" w:color="auto"/>
        <w:bottom w:val="none" w:sz="0" w:space="0" w:color="auto"/>
        <w:right w:val="none" w:sz="0" w:space="0" w:color="auto"/>
      </w:divBdr>
      <w:divsChild>
        <w:div w:id="1564827347">
          <w:marLeft w:val="0"/>
          <w:marRight w:val="0"/>
          <w:marTop w:val="0"/>
          <w:marBottom w:val="0"/>
          <w:divBdr>
            <w:top w:val="none" w:sz="0" w:space="0" w:color="auto"/>
            <w:left w:val="none" w:sz="0" w:space="0" w:color="auto"/>
            <w:bottom w:val="none" w:sz="0" w:space="0" w:color="auto"/>
            <w:right w:val="none" w:sz="0" w:space="0" w:color="auto"/>
          </w:divBdr>
        </w:div>
        <w:div w:id="1607232270">
          <w:marLeft w:val="0"/>
          <w:marRight w:val="0"/>
          <w:marTop w:val="0"/>
          <w:marBottom w:val="0"/>
          <w:divBdr>
            <w:top w:val="none" w:sz="0" w:space="0" w:color="auto"/>
            <w:left w:val="none" w:sz="0" w:space="0" w:color="auto"/>
            <w:bottom w:val="none" w:sz="0" w:space="0" w:color="auto"/>
            <w:right w:val="none" w:sz="0" w:space="0" w:color="auto"/>
          </w:divBdr>
        </w:div>
      </w:divsChild>
    </w:div>
    <w:div w:id="694698333">
      <w:bodyDiv w:val="1"/>
      <w:marLeft w:val="0"/>
      <w:marRight w:val="0"/>
      <w:marTop w:val="0"/>
      <w:marBottom w:val="0"/>
      <w:divBdr>
        <w:top w:val="none" w:sz="0" w:space="0" w:color="auto"/>
        <w:left w:val="none" w:sz="0" w:space="0" w:color="auto"/>
        <w:bottom w:val="none" w:sz="0" w:space="0" w:color="auto"/>
        <w:right w:val="none" w:sz="0" w:space="0" w:color="auto"/>
      </w:divBdr>
      <w:divsChild>
        <w:div w:id="2016766487">
          <w:marLeft w:val="0"/>
          <w:marRight w:val="0"/>
          <w:marTop w:val="0"/>
          <w:marBottom w:val="0"/>
          <w:divBdr>
            <w:top w:val="none" w:sz="0" w:space="0" w:color="auto"/>
            <w:left w:val="none" w:sz="0" w:space="0" w:color="auto"/>
            <w:bottom w:val="none" w:sz="0" w:space="0" w:color="auto"/>
            <w:right w:val="none" w:sz="0" w:space="0" w:color="auto"/>
          </w:divBdr>
          <w:divsChild>
            <w:div w:id="1651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411458">
      <w:bodyDiv w:val="1"/>
      <w:marLeft w:val="0"/>
      <w:marRight w:val="0"/>
      <w:marTop w:val="0"/>
      <w:marBottom w:val="0"/>
      <w:divBdr>
        <w:top w:val="none" w:sz="0" w:space="0" w:color="auto"/>
        <w:left w:val="none" w:sz="0" w:space="0" w:color="auto"/>
        <w:bottom w:val="none" w:sz="0" w:space="0" w:color="auto"/>
        <w:right w:val="none" w:sz="0" w:space="0" w:color="auto"/>
      </w:divBdr>
    </w:div>
    <w:div w:id="759332041">
      <w:bodyDiv w:val="1"/>
      <w:marLeft w:val="0"/>
      <w:marRight w:val="0"/>
      <w:marTop w:val="0"/>
      <w:marBottom w:val="0"/>
      <w:divBdr>
        <w:top w:val="none" w:sz="0" w:space="0" w:color="auto"/>
        <w:left w:val="none" w:sz="0" w:space="0" w:color="auto"/>
        <w:bottom w:val="none" w:sz="0" w:space="0" w:color="auto"/>
        <w:right w:val="none" w:sz="0" w:space="0" w:color="auto"/>
      </w:divBdr>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828205419">
      <w:bodyDiv w:val="1"/>
      <w:marLeft w:val="0"/>
      <w:marRight w:val="0"/>
      <w:marTop w:val="0"/>
      <w:marBottom w:val="0"/>
      <w:divBdr>
        <w:top w:val="none" w:sz="0" w:space="0" w:color="auto"/>
        <w:left w:val="none" w:sz="0" w:space="0" w:color="auto"/>
        <w:bottom w:val="none" w:sz="0" w:space="0" w:color="auto"/>
        <w:right w:val="none" w:sz="0" w:space="0" w:color="auto"/>
      </w:divBdr>
    </w:div>
    <w:div w:id="852189590">
      <w:bodyDiv w:val="1"/>
      <w:marLeft w:val="0"/>
      <w:marRight w:val="0"/>
      <w:marTop w:val="0"/>
      <w:marBottom w:val="0"/>
      <w:divBdr>
        <w:top w:val="none" w:sz="0" w:space="0" w:color="auto"/>
        <w:left w:val="none" w:sz="0" w:space="0" w:color="auto"/>
        <w:bottom w:val="none" w:sz="0" w:space="0" w:color="auto"/>
        <w:right w:val="none" w:sz="0" w:space="0" w:color="auto"/>
      </w:divBdr>
    </w:div>
    <w:div w:id="939722502">
      <w:bodyDiv w:val="1"/>
      <w:marLeft w:val="0"/>
      <w:marRight w:val="0"/>
      <w:marTop w:val="0"/>
      <w:marBottom w:val="0"/>
      <w:divBdr>
        <w:top w:val="none" w:sz="0" w:space="0" w:color="auto"/>
        <w:left w:val="none" w:sz="0" w:space="0" w:color="auto"/>
        <w:bottom w:val="none" w:sz="0" w:space="0" w:color="auto"/>
        <w:right w:val="none" w:sz="0" w:space="0" w:color="auto"/>
      </w:divBdr>
      <w:divsChild>
        <w:div w:id="653803085">
          <w:marLeft w:val="0"/>
          <w:marRight w:val="0"/>
          <w:marTop w:val="0"/>
          <w:marBottom w:val="0"/>
          <w:divBdr>
            <w:top w:val="none" w:sz="0" w:space="0" w:color="auto"/>
            <w:left w:val="none" w:sz="0" w:space="0" w:color="auto"/>
            <w:bottom w:val="none" w:sz="0" w:space="0" w:color="auto"/>
            <w:right w:val="none" w:sz="0" w:space="0" w:color="auto"/>
          </w:divBdr>
          <w:divsChild>
            <w:div w:id="203098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48720194">
      <w:bodyDiv w:val="1"/>
      <w:marLeft w:val="0"/>
      <w:marRight w:val="0"/>
      <w:marTop w:val="0"/>
      <w:marBottom w:val="0"/>
      <w:divBdr>
        <w:top w:val="none" w:sz="0" w:space="0" w:color="auto"/>
        <w:left w:val="none" w:sz="0" w:space="0" w:color="auto"/>
        <w:bottom w:val="none" w:sz="0" w:space="0" w:color="auto"/>
        <w:right w:val="none" w:sz="0" w:space="0" w:color="auto"/>
      </w:divBdr>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056783">
      <w:bodyDiv w:val="1"/>
      <w:marLeft w:val="0"/>
      <w:marRight w:val="0"/>
      <w:marTop w:val="0"/>
      <w:marBottom w:val="0"/>
      <w:divBdr>
        <w:top w:val="none" w:sz="0" w:space="0" w:color="auto"/>
        <w:left w:val="none" w:sz="0" w:space="0" w:color="auto"/>
        <w:bottom w:val="none" w:sz="0" w:space="0" w:color="auto"/>
        <w:right w:val="none" w:sz="0" w:space="0" w:color="auto"/>
      </w:divBdr>
    </w:div>
    <w:div w:id="1337421531">
      <w:bodyDiv w:val="1"/>
      <w:marLeft w:val="0"/>
      <w:marRight w:val="0"/>
      <w:marTop w:val="0"/>
      <w:marBottom w:val="0"/>
      <w:divBdr>
        <w:top w:val="none" w:sz="0" w:space="0" w:color="auto"/>
        <w:left w:val="none" w:sz="0" w:space="0" w:color="auto"/>
        <w:bottom w:val="none" w:sz="0" w:space="0" w:color="auto"/>
        <w:right w:val="none" w:sz="0" w:space="0" w:color="auto"/>
      </w:divBdr>
    </w:div>
    <w:div w:id="1391266520">
      <w:bodyDiv w:val="1"/>
      <w:marLeft w:val="0"/>
      <w:marRight w:val="0"/>
      <w:marTop w:val="0"/>
      <w:marBottom w:val="0"/>
      <w:divBdr>
        <w:top w:val="none" w:sz="0" w:space="0" w:color="auto"/>
        <w:left w:val="none" w:sz="0" w:space="0" w:color="auto"/>
        <w:bottom w:val="none" w:sz="0" w:space="0" w:color="auto"/>
        <w:right w:val="none" w:sz="0" w:space="0" w:color="auto"/>
      </w:divBdr>
    </w:div>
    <w:div w:id="1427455171">
      <w:bodyDiv w:val="1"/>
      <w:marLeft w:val="0"/>
      <w:marRight w:val="0"/>
      <w:marTop w:val="0"/>
      <w:marBottom w:val="0"/>
      <w:divBdr>
        <w:top w:val="none" w:sz="0" w:space="0" w:color="auto"/>
        <w:left w:val="none" w:sz="0" w:space="0" w:color="auto"/>
        <w:bottom w:val="none" w:sz="0" w:space="0" w:color="auto"/>
        <w:right w:val="none" w:sz="0" w:space="0" w:color="auto"/>
      </w:divBdr>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234692">
      <w:bodyDiv w:val="1"/>
      <w:marLeft w:val="0"/>
      <w:marRight w:val="0"/>
      <w:marTop w:val="0"/>
      <w:marBottom w:val="0"/>
      <w:divBdr>
        <w:top w:val="none" w:sz="0" w:space="0" w:color="auto"/>
        <w:left w:val="none" w:sz="0" w:space="0" w:color="auto"/>
        <w:bottom w:val="none" w:sz="0" w:space="0" w:color="auto"/>
        <w:right w:val="none" w:sz="0" w:space="0" w:color="auto"/>
      </w:divBdr>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76528">
      <w:bodyDiv w:val="1"/>
      <w:marLeft w:val="0"/>
      <w:marRight w:val="0"/>
      <w:marTop w:val="0"/>
      <w:marBottom w:val="0"/>
      <w:divBdr>
        <w:top w:val="none" w:sz="0" w:space="0" w:color="auto"/>
        <w:left w:val="none" w:sz="0" w:space="0" w:color="auto"/>
        <w:bottom w:val="none" w:sz="0" w:space="0" w:color="auto"/>
        <w:right w:val="none" w:sz="0" w:space="0" w:color="auto"/>
      </w:divBdr>
      <w:divsChild>
        <w:div w:id="1657412747">
          <w:marLeft w:val="0"/>
          <w:marRight w:val="0"/>
          <w:marTop w:val="0"/>
          <w:marBottom w:val="0"/>
          <w:divBdr>
            <w:top w:val="none" w:sz="0" w:space="0" w:color="auto"/>
            <w:left w:val="none" w:sz="0" w:space="0" w:color="auto"/>
            <w:bottom w:val="none" w:sz="0" w:space="0" w:color="auto"/>
            <w:right w:val="none" w:sz="0" w:space="0" w:color="auto"/>
          </w:divBdr>
          <w:divsChild>
            <w:div w:id="200389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emf"/><Relationship Id="rId18" Type="http://schemas.openxmlformats.org/officeDocument/2006/relationships/image" Target="media/image5.emf"/><Relationship Id="rId3" Type="http://schemas.openxmlformats.org/officeDocument/2006/relationships/settings" Target="settings.xml"/><Relationship Id="rId21" Type="http://schemas.openxmlformats.org/officeDocument/2006/relationships/hyperlink" Target="https://osf.io/vpwuy/" TargetMode="External"/><Relationship Id="rId7" Type="http://schemas.openxmlformats.org/officeDocument/2006/relationships/header" Target="header1.xml"/><Relationship Id="rId12" Type="http://schemas.openxmlformats.org/officeDocument/2006/relationships/hyperlink" Target="https://osf.io/vpwuy/" TargetMode="External"/><Relationship Id="rId17" Type="http://schemas.openxmlformats.org/officeDocument/2006/relationships/image" Target="media/image4.emf"/><Relationship Id="rId2" Type="http://schemas.openxmlformats.org/officeDocument/2006/relationships/styles" Target="styles.xml"/><Relationship Id="rId16" Type="http://schemas.openxmlformats.org/officeDocument/2006/relationships/image" Target="media/image3.emf"/><Relationship Id="rId20" Type="http://schemas.openxmlformats.org/officeDocument/2006/relationships/hyperlink" Target="mailto:ian.hussey@rub.de"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implicit.harvard.edu/" TargetMode="External"/><Relationship Id="rId5"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osf.io/rvbxp/"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14</Pages>
  <Words>46381</Words>
  <Characters>264378</Characters>
  <Application>Microsoft Office Word</Application>
  <DocSecurity>0</DocSecurity>
  <Lines>2203</Lines>
  <Paragraphs>6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9</cp:revision>
  <cp:lastPrinted>2022-09-29T08:00:00Z</cp:lastPrinted>
  <dcterms:created xsi:type="dcterms:W3CDTF">2023-01-13T02:02:00Z</dcterms:created>
  <dcterms:modified xsi:type="dcterms:W3CDTF">2023-01-13T0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eD9ZNCgC"/&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